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060C8" w14:textId="392B0B5C" w:rsidR="00124353" w:rsidRPr="00124353" w:rsidRDefault="00A2771C" w:rsidP="00124353">
      <w:pPr>
        <w:keepNext/>
        <w:keepLines/>
        <w:spacing w:before="240" w:after="0"/>
        <w:outlineLvl w:val="0"/>
        <w:rPr>
          <w:rFonts w:asciiTheme="majorHAnsi" w:eastAsiaTheme="majorEastAsia" w:hAnsiTheme="majorHAnsi" w:cstheme="majorBidi"/>
          <w:color w:val="2F5496" w:themeColor="accent1" w:themeShade="BF"/>
          <w:sz w:val="32"/>
          <w:szCs w:val="32"/>
          <w:lang w:val="en-US"/>
        </w:rPr>
      </w:pPr>
      <w:r w:rsidRPr="00A2771C">
        <w:rPr>
          <w:rFonts w:asciiTheme="majorHAnsi" w:eastAsiaTheme="majorEastAsia" w:hAnsiTheme="majorHAnsi" w:cstheme="majorBidi"/>
          <w:color w:val="2F5496" w:themeColor="accent1" w:themeShade="BF"/>
          <w:sz w:val="32"/>
          <w:szCs w:val="32"/>
          <w:lang w:val="en-US"/>
        </w:rPr>
        <w:t>Appendix A</w:t>
      </w:r>
      <w:r>
        <w:rPr>
          <w:rFonts w:asciiTheme="majorHAnsi" w:eastAsiaTheme="majorEastAsia" w:hAnsiTheme="majorHAnsi" w:cstheme="majorBidi"/>
          <w:color w:val="2F5496" w:themeColor="accent1" w:themeShade="BF"/>
          <w:sz w:val="32"/>
          <w:szCs w:val="32"/>
          <w:lang w:val="en-US"/>
        </w:rPr>
        <w:t xml:space="preserve">, </w:t>
      </w:r>
      <w:r w:rsidR="00935AC2" w:rsidRPr="00124353">
        <w:rPr>
          <w:rFonts w:asciiTheme="majorHAnsi" w:eastAsiaTheme="majorEastAsia" w:hAnsiTheme="majorHAnsi" w:cstheme="majorBidi"/>
          <w:color w:val="2F5496" w:themeColor="accent1" w:themeShade="BF"/>
          <w:sz w:val="32"/>
          <w:szCs w:val="32"/>
          <w:lang w:val="en-US"/>
        </w:rPr>
        <w:t>supplementary</w:t>
      </w:r>
      <w:r w:rsidR="00124353" w:rsidRPr="00124353">
        <w:rPr>
          <w:rFonts w:asciiTheme="majorHAnsi" w:eastAsiaTheme="majorEastAsia" w:hAnsiTheme="majorHAnsi" w:cstheme="majorBidi"/>
          <w:color w:val="2F5496" w:themeColor="accent1" w:themeShade="BF"/>
          <w:sz w:val="32"/>
          <w:szCs w:val="32"/>
          <w:lang w:val="en-US"/>
        </w:rPr>
        <w:t xml:space="preserve"> materials: </w:t>
      </w:r>
    </w:p>
    <w:p w14:paraId="28E81511" w14:textId="77777777" w:rsidR="00124353" w:rsidRPr="00124353" w:rsidRDefault="00124353" w:rsidP="00124353">
      <w:pPr>
        <w:rPr>
          <w:lang w:val="en-US"/>
        </w:rPr>
      </w:pPr>
    </w:p>
    <w:p w14:paraId="56301C68" w14:textId="5CBC183D" w:rsidR="00124353" w:rsidRPr="00124353" w:rsidRDefault="00124353" w:rsidP="00A2771C">
      <w:pPr>
        <w:keepNext/>
        <w:keepLines/>
        <w:spacing w:before="40" w:after="0" w:line="480" w:lineRule="auto"/>
        <w:outlineLvl w:val="2"/>
        <w:rPr>
          <w:rFonts w:asciiTheme="majorHAnsi" w:eastAsiaTheme="majorEastAsia" w:hAnsiTheme="majorHAnsi" w:cstheme="majorBidi"/>
          <w:color w:val="1F3763" w:themeColor="accent1" w:themeShade="7F"/>
          <w:sz w:val="24"/>
          <w:szCs w:val="24"/>
          <w:lang w:val="en-US"/>
        </w:rPr>
      </w:pPr>
      <w:r w:rsidRPr="00124353">
        <w:rPr>
          <w:rFonts w:asciiTheme="majorHAnsi" w:eastAsiaTheme="majorEastAsia" w:hAnsiTheme="majorHAnsi" w:cstheme="majorBidi"/>
          <w:color w:val="1F3763" w:themeColor="accent1" w:themeShade="7F"/>
          <w:sz w:val="24"/>
          <w:szCs w:val="24"/>
          <w:lang w:val="en-US"/>
        </w:rPr>
        <w:t xml:space="preserve">Systematic search: </w:t>
      </w:r>
    </w:p>
    <w:p w14:paraId="0EBE9362" w14:textId="77777777" w:rsidR="00124353" w:rsidRPr="00124353" w:rsidRDefault="00124353" w:rsidP="00A2771C">
      <w:pPr>
        <w:spacing w:line="480" w:lineRule="auto"/>
        <w:rPr>
          <w:lang w:val="en-US"/>
        </w:rPr>
      </w:pPr>
      <w:r w:rsidRPr="00124353">
        <w:rPr>
          <w:b/>
          <w:bCs/>
          <w:lang w:val="en-US"/>
        </w:rPr>
        <w:t>Search string PubMed:</w:t>
      </w:r>
      <w:r w:rsidRPr="00124353">
        <w:rPr>
          <w:lang w:val="en-US"/>
        </w:rPr>
        <w:t xml:space="preserve"> ((schizophrenia[</w:t>
      </w:r>
      <w:proofErr w:type="spellStart"/>
      <w:r w:rsidRPr="00124353">
        <w:rPr>
          <w:lang w:val="en-US"/>
        </w:rPr>
        <w:t>MeSH</w:t>
      </w:r>
      <w:proofErr w:type="spellEnd"/>
      <w:r w:rsidRPr="00124353">
        <w:rPr>
          <w:lang w:val="en-US"/>
        </w:rPr>
        <w:t xml:space="preserve"> Terms]) OR (psychotic disorder[</w:t>
      </w:r>
      <w:proofErr w:type="spellStart"/>
      <w:r w:rsidRPr="00124353">
        <w:rPr>
          <w:lang w:val="en-US"/>
        </w:rPr>
        <w:t>MeSH</w:t>
      </w:r>
      <w:proofErr w:type="spellEnd"/>
      <w:r w:rsidRPr="00124353">
        <w:rPr>
          <w:lang w:val="en-US"/>
        </w:rPr>
        <w:t xml:space="preserve"> Terms])) AND ((longitudinal studies[</w:t>
      </w:r>
      <w:proofErr w:type="spellStart"/>
      <w:r w:rsidRPr="00124353">
        <w:rPr>
          <w:lang w:val="en-US"/>
        </w:rPr>
        <w:t>MeSH</w:t>
      </w:r>
      <w:proofErr w:type="spellEnd"/>
      <w:r w:rsidRPr="00124353">
        <w:rPr>
          <w:lang w:val="en-US"/>
        </w:rPr>
        <w:t xml:space="preserve"> Terms]) OR (long-term)) AND ((cognition[</w:t>
      </w:r>
      <w:proofErr w:type="spellStart"/>
      <w:r w:rsidRPr="00124353">
        <w:rPr>
          <w:lang w:val="en-US"/>
        </w:rPr>
        <w:t>MeSH</w:t>
      </w:r>
      <w:proofErr w:type="spellEnd"/>
      <w:r w:rsidRPr="00124353">
        <w:rPr>
          <w:lang w:val="en-US"/>
        </w:rPr>
        <w:t xml:space="preserve"> Terms]) OR (cognition disorders[</w:t>
      </w:r>
      <w:proofErr w:type="spellStart"/>
      <w:r w:rsidRPr="00124353">
        <w:rPr>
          <w:lang w:val="en-US"/>
        </w:rPr>
        <w:t>MeSH</w:t>
      </w:r>
      <w:proofErr w:type="spellEnd"/>
      <w:r w:rsidRPr="00124353">
        <w:rPr>
          <w:lang w:val="en-US"/>
        </w:rPr>
        <w:t xml:space="preserve"> Terms])) – </w:t>
      </w:r>
      <w:r w:rsidRPr="00124353">
        <w:rPr>
          <w:b/>
          <w:bCs/>
          <w:lang w:val="en-US"/>
        </w:rPr>
        <w:t>1076 hits</w:t>
      </w:r>
    </w:p>
    <w:p w14:paraId="4028C2A9" w14:textId="77777777" w:rsidR="00124353" w:rsidRPr="00124353" w:rsidRDefault="00124353" w:rsidP="00A2771C">
      <w:pPr>
        <w:spacing w:line="480" w:lineRule="auto"/>
        <w:rPr>
          <w:lang w:val="en-US"/>
        </w:rPr>
      </w:pPr>
      <w:r w:rsidRPr="00124353">
        <w:rPr>
          <w:b/>
          <w:bCs/>
          <w:lang w:val="en-US"/>
        </w:rPr>
        <w:t>Search string Embase</w:t>
      </w:r>
      <w:r w:rsidRPr="00124353">
        <w:rPr>
          <w:lang w:val="en-US"/>
        </w:rPr>
        <w:t xml:space="preserve">: Schizophrenia.mp OR psychotic disorder.mp AND neurocognition.mp. OR cognition.mp OR cognitive decline.mp AND long-term.mp OR longitudinal stud* limit to human </w:t>
      </w:r>
      <w:r w:rsidRPr="00124353">
        <w:rPr>
          <w:b/>
          <w:bCs/>
          <w:lang w:val="en-US"/>
        </w:rPr>
        <w:t>– 722 hits</w:t>
      </w:r>
    </w:p>
    <w:p w14:paraId="76C09FBD" w14:textId="77777777" w:rsidR="00124353" w:rsidRPr="00124353" w:rsidRDefault="00124353" w:rsidP="00A2771C">
      <w:pPr>
        <w:spacing w:line="480" w:lineRule="auto"/>
        <w:rPr>
          <w:lang w:val="en-US"/>
        </w:rPr>
      </w:pPr>
      <w:r w:rsidRPr="00124353">
        <w:rPr>
          <w:b/>
          <w:bCs/>
          <w:lang w:val="en-US"/>
        </w:rPr>
        <w:t xml:space="preserve">Search string </w:t>
      </w:r>
      <w:proofErr w:type="spellStart"/>
      <w:r w:rsidRPr="00124353">
        <w:rPr>
          <w:b/>
          <w:bCs/>
          <w:lang w:val="en-US"/>
        </w:rPr>
        <w:t>PsychInfo</w:t>
      </w:r>
      <w:proofErr w:type="spellEnd"/>
      <w:r w:rsidRPr="00124353">
        <w:rPr>
          <w:lang w:val="en-US"/>
        </w:rPr>
        <w:t xml:space="preserve">: schizophrenia or psychosis or psychoses or psychotic disorder or schizophrenic disorder AND long-term or longitudinal AND cognition or cognitive function or neurocognition – </w:t>
      </w:r>
      <w:r w:rsidRPr="00124353">
        <w:rPr>
          <w:b/>
          <w:bCs/>
          <w:lang w:val="en-US"/>
        </w:rPr>
        <w:t>1220 hits</w:t>
      </w:r>
    </w:p>
    <w:p w14:paraId="0741CB3E" w14:textId="5C33B533" w:rsidR="00124353" w:rsidRDefault="00124353" w:rsidP="00A2771C">
      <w:pPr>
        <w:spacing w:line="480" w:lineRule="auto"/>
        <w:rPr>
          <w:rFonts w:eastAsia="Calibri" w:cstheme="minorHAnsi"/>
          <w:u w:color="000000"/>
          <w:lang w:val="en-US"/>
        </w:rPr>
      </w:pPr>
      <w:r w:rsidRPr="00124353">
        <w:rPr>
          <w:lang w:val="en-US"/>
        </w:rPr>
        <w:t>We identified a total of 3018 papers, we deleted 710 duplicates and excluded 2018 based on title alone leaving 290. After reading abstracts we identified 55 papers reporting on longitudinal outcomes of cognition, and w</w:t>
      </w:r>
      <w:r w:rsidRPr="00124353">
        <w:rPr>
          <w:rFonts w:eastAsia="Calibri" w:cstheme="minorHAnsi"/>
          <w:u w:color="000000"/>
          <w:lang w:val="en-US"/>
        </w:rPr>
        <w:t>e identified 14 papers representing 9 studies that reported on variables associated to level of cognitive functioning after 10 – 25 years. Two studies reported clinical characteristics associated to cross-sectional neurocognitive outcome in first episode psychosis patients, six studies reported clinical characteristics associated to longitudinal changes in neurocognition in first episode patients, and one study reported clinical characteristics associated with changes in neurocognition of chronic schizophrenia patients with a mean age of 55 at study inclusion:</w:t>
      </w:r>
    </w:p>
    <w:p w14:paraId="46BB48CF" w14:textId="06A6C7B4" w:rsidR="00A2771C" w:rsidRDefault="00A2771C" w:rsidP="00A2771C">
      <w:pPr>
        <w:spacing w:line="480" w:lineRule="auto"/>
        <w:rPr>
          <w:rFonts w:eastAsia="Calibri" w:cstheme="minorHAnsi"/>
          <w:u w:color="000000"/>
          <w:lang w:val="en-US"/>
        </w:rPr>
      </w:pPr>
    </w:p>
    <w:p w14:paraId="4747F817" w14:textId="49D05B97" w:rsidR="00A2771C" w:rsidRDefault="00A2771C" w:rsidP="00A2771C">
      <w:pPr>
        <w:spacing w:line="480" w:lineRule="auto"/>
        <w:rPr>
          <w:rFonts w:eastAsia="Calibri" w:cstheme="minorHAnsi"/>
          <w:u w:color="000000"/>
          <w:lang w:val="en-US"/>
        </w:rPr>
      </w:pPr>
    </w:p>
    <w:p w14:paraId="59567FCE" w14:textId="09723D29" w:rsidR="00A2771C" w:rsidRDefault="00A2771C" w:rsidP="00A2771C">
      <w:pPr>
        <w:spacing w:line="480" w:lineRule="auto"/>
        <w:rPr>
          <w:rFonts w:eastAsia="Calibri" w:cstheme="minorHAnsi"/>
          <w:u w:color="000000"/>
          <w:lang w:val="en-US"/>
        </w:rPr>
      </w:pPr>
    </w:p>
    <w:p w14:paraId="7EA1100D" w14:textId="77777777" w:rsidR="00A2771C" w:rsidRPr="00124353" w:rsidRDefault="00A2771C" w:rsidP="00A2771C">
      <w:pPr>
        <w:spacing w:line="480" w:lineRule="auto"/>
        <w:rPr>
          <w:lang w:val="en-US"/>
        </w:rPr>
      </w:pPr>
    </w:p>
    <w:p w14:paraId="021EAD91" w14:textId="6D832764" w:rsidR="00124353" w:rsidRPr="00124353" w:rsidRDefault="00124353" w:rsidP="00124353">
      <w:pPr>
        <w:rPr>
          <w:b/>
          <w:bCs/>
          <w:lang w:val="en-US"/>
        </w:rPr>
      </w:pPr>
      <w:r w:rsidRPr="00124353">
        <w:rPr>
          <w:b/>
          <w:bCs/>
          <w:lang w:val="en-US"/>
        </w:rPr>
        <w:lastRenderedPageBreak/>
        <w:t xml:space="preserve"> </w:t>
      </w:r>
      <w:proofErr w:type="spellStart"/>
      <w:r w:rsidRPr="00124353">
        <w:rPr>
          <w:b/>
          <w:bCs/>
          <w:lang w:val="en-US"/>
        </w:rPr>
        <w:t>eTable</w:t>
      </w:r>
      <w:proofErr w:type="spellEnd"/>
      <w:r w:rsidRPr="00124353">
        <w:rPr>
          <w:b/>
          <w:bCs/>
          <w:lang w:val="en-US"/>
        </w:rPr>
        <w:t xml:space="preserve"> 1: </w:t>
      </w:r>
      <w:r w:rsidR="00875965">
        <w:rPr>
          <w:b/>
          <w:bCs/>
          <w:lang w:val="en-US"/>
        </w:rPr>
        <w:t>List of baseline characteristics that have been investigated in association with long-term neurocognitive outcomes:</w:t>
      </w:r>
    </w:p>
    <w:tbl>
      <w:tblPr>
        <w:tblStyle w:val="Tabel-Gitter"/>
        <w:tblW w:w="10207" w:type="dxa"/>
        <w:tblInd w:w="-289" w:type="dxa"/>
        <w:tblLook w:val="04A0" w:firstRow="1" w:lastRow="0" w:firstColumn="1" w:lastColumn="0" w:noHBand="0" w:noVBand="1"/>
      </w:tblPr>
      <w:tblGrid>
        <w:gridCol w:w="3261"/>
        <w:gridCol w:w="3446"/>
        <w:gridCol w:w="3500"/>
      </w:tblGrid>
      <w:tr w:rsidR="00124353" w:rsidRPr="00124353" w14:paraId="077CC60F" w14:textId="77777777" w:rsidTr="00A2771C">
        <w:tc>
          <w:tcPr>
            <w:tcW w:w="3261" w:type="dxa"/>
          </w:tcPr>
          <w:p w14:paraId="6DF5554F" w14:textId="77777777" w:rsidR="00124353" w:rsidRPr="00875965" w:rsidRDefault="00124353" w:rsidP="00124353">
            <w:pPr>
              <w:rPr>
                <w:b/>
                <w:bCs/>
                <w:lang w:val="en-US"/>
              </w:rPr>
            </w:pPr>
            <w:r w:rsidRPr="00875965">
              <w:rPr>
                <w:b/>
                <w:bCs/>
                <w:lang w:val="en-US"/>
              </w:rPr>
              <w:t xml:space="preserve">Baseline </w:t>
            </w:r>
          </w:p>
        </w:tc>
        <w:tc>
          <w:tcPr>
            <w:tcW w:w="3446" w:type="dxa"/>
          </w:tcPr>
          <w:p w14:paraId="77D6BC65" w14:textId="77777777" w:rsidR="00124353" w:rsidRPr="00875965" w:rsidRDefault="00124353" w:rsidP="00124353">
            <w:pPr>
              <w:rPr>
                <w:b/>
                <w:bCs/>
                <w:lang w:val="en-US"/>
              </w:rPr>
            </w:pPr>
            <w:r w:rsidRPr="00875965">
              <w:rPr>
                <w:b/>
                <w:bCs/>
                <w:lang w:val="en-US"/>
              </w:rPr>
              <w:t>No association</w:t>
            </w:r>
          </w:p>
        </w:tc>
        <w:tc>
          <w:tcPr>
            <w:tcW w:w="3500" w:type="dxa"/>
          </w:tcPr>
          <w:p w14:paraId="040679D6" w14:textId="77777777" w:rsidR="00124353" w:rsidRPr="00875965" w:rsidRDefault="00124353" w:rsidP="00124353">
            <w:pPr>
              <w:rPr>
                <w:b/>
                <w:bCs/>
                <w:lang w:val="en-US"/>
              </w:rPr>
            </w:pPr>
            <w:r w:rsidRPr="00875965">
              <w:rPr>
                <w:b/>
                <w:bCs/>
                <w:lang w:val="en-US"/>
              </w:rPr>
              <w:t xml:space="preserve">Association </w:t>
            </w:r>
          </w:p>
        </w:tc>
      </w:tr>
      <w:tr w:rsidR="00124353" w:rsidRPr="003C0E9F" w14:paraId="5DC2C611" w14:textId="77777777" w:rsidTr="00A2771C">
        <w:tc>
          <w:tcPr>
            <w:tcW w:w="3261" w:type="dxa"/>
          </w:tcPr>
          <w:p w14:paraId="58C6F395" w14:textId="77777777" w:rsidR="00124353" w:rsidRPr="00124353" w:rsidRDefault="00124353" w:rsidP="00124353">
            <w:pPr>
              <w:rPr>
                <w:lang w:val="en-US"/>
              </w:rPr>
            </w:pPr>
            <w:r w:rsidRPr="00124353">
              <w:rPr>
                <w:lang w:val="en-US"/>
              </w:rPr>
              <w:t xml:space="preserve">Clinical characteristics that have been examined in association with long-term neurocognition in First episode patients (over 10 years) </w:t>
            </w:r>
          </w:p>
        </w:tc>
        <w:tc>
          <w:tcPr>
            <w:tcW w:w="3446" w:type="dxa"/>
          </w:tcPr>
          <w:p w14:paraId="637B7591" w14:textId="77777777" w:rsidR="00124353" w:rsidRPr="00124353" w:rsidRDefault="00124353" w:rsidP="00124353">
            <w:pPr>
              <w:rPr>
                <w:lang w:val="en-US"/>
              </w:rPr>
            </w:pPr>
            <w:r w:rsidRPr="00124353">
              <w:rPr>
                <w:lang w:val="en-US"/>
              </w:rPr>
              <w:t>Age (2), sex, premorbid social functioning, DUP, use of antipsychotic medication</w:t>
            </w:r>
            <w:r w:rsidRPr="00124353">
              <w:rPr>
                <w:lang w:val="en-US"/>
              </w:rPr>
              <w:fldChar w:fldCharType="begin" w:fldLock="1"/>
            </w:r>
            <w:r w:rsidRPr="00124353">
              <w:rPr>
                <w:lang w:val="en-US"/>
              </w:rPr>
              <w:instrText>ADDIN CSL_CITATION {"citationItems":[{"id":"ITEM-1","itemData":{"DOI":"10.1176/APPI.AJP.2013.12111438/ASSET/IMAGES/LARGE/91F2.JPEG","ISSN":"15357228","PMID":"24030246","abstract":"Objective: Despite the widespread belief that neuropsychological decline is a cardinal feature of the progression from the premorbid stage to the chronic form of schizophrenia, few longitudinal studies have examined change in neuropsychological functioning from before to after illness onset. The authors examined whether neuropsychological decline is unique to schizophrenia, whether it is generalized or confined to particular mental functions, and whether individuals with schizophrenia also have cognitive problems in everyday life. Method: Participants were members of a representative cohort of 1,037 individuals born in Dunedin, New Zealand, in 1972 and 1973 and followed prospectively to age 38, with 95% retention. Assessment of IQ and specific neuropsychological functions was conducted at ages 7, 9, 11, and 13, and again at age 38. Informants also reported on any cognitive problems at age 38. Results: Individuals with schizophrenia exhibited declines in IQ and in a range of mental functions, particularly those tapping processing speed, learning, executive function, and motor function. There was little evidence of decline in verbal abilities or delayed memory, however, and the developmental progression of deficits in schizophrenia differed across mental functions. Processing speed deficits increased gradually from childhood to beyond the early teen years, whereas verbal deficits emerged early but remained static thereafter. Neuropsychological decline was specific to schizophrenia, as no evidence of decline was apparent among individuals with persistent depression, children with mild cognitive impairment, individuals matched on childhood risk factors for schizophrenia, and psychiatrically healthy individuals. Informants also noticed more cognitive problems in individuals with schizophrenia. Conclusions: There is substantial neuropsychological decline in schizophrenia from the premorbid to the postonset period, but the extent and developmental progression of decline varies across mental functions. Findings suggest that different pathophysiological mechanisms may underlie deficits in different mental functions.","author":[{"dropping-particle":"","family":"Meier","given":"Madeline H.","non-dropping-particle":"","parse-names":false,"suffix":""},{"dropping-particle":"","family":"Caspi","given":"Avshalom","non-dropping-particle":"","parse-names":false,"suffix":""},{"dropping-particle":"","family":"Reichenberg","given":"Abraham","non-dropping-particle":"","parse-names":false,"suffix":""},{"dropping-particle":"","family":"Keefe","given":"Richard S.E.","non-dropping-particle":"","parse-names":false,"suffix":""},{"dropping-particle":"","family":"Fisher","given":"Helen L.","non-dropping-particle":"","parse-names":false,"suffix":""},{"dropping-particle":"","family":"Harrington","given":"Honalee","non-dropping-particle":"","parse-names":false,"suffix":""},{"dropping-particle":"","family":"Houts","given":"Renate","non-dropping-particle":"","parse-names":false,"suffix":""},{"dropping-particle":"","family":"Poulton","given":"Richie","non-dropping-particle":"","parse-names":false,"suffix":""},{"dropping-particle":"","family":"Moffitt","given":"Terrie E.","non-dropping-particle":"","parse-names":false,"suffix":""}],"container-title":"American Journal of Psychiatry","id":"ITEM-1","issue":"1","issued":{"date-parts":[["2014","1","1"]]},"page":"91-101","publisher":"American Psychiatric Association","title":"Neuropsychological decline in schizophrenia from the premorbid to the postonset period: Evidence from a population-representative longitudinal study","type":"article-journal","volume":"171"},"uris":["http://www.mendeley.com/documents/?uuid=e7e60b6c-3072-39a2-b611-9d5021c1546a"]}],"mendeley":{"formattedCitation":"&lt;sup&gt;1&lt;/sup&gt;","plainTextFormattedCitation":"1","previouslyFormattedCitation":"&lt;sup&gt;1&lt;/sup&gt;"},"properties":{"noteIndex":0},"schema":"https://github.com/citation-style-language/schema/raw/master/csl-citation.json"}</w:instrText>
            </w:r>
            <w:r w:rsidRPr="00124353">
              <w:rPr>
                <w:lang w:val="en-US"/>
              </w:rPr>
              <w:fldChar w:fldCharType="separate"/>
            </w:r>
            <w:r w:rsidRPr="00124353">
              <w:rPr>
                <w:noProof/>
                <w:vertAlign w:val="superscript"/>
                <w:lang w:val="en-US"/>
              </w:rPr>
              <w:t>1</w:t>
            </w:r>
            <w:r w:rsidRPr="00124353">
              <w:fldChar w:fldCharType="end"/>
            </w:r>
            <w:r w:rsidRPr="00124353">
              <w:rPr>
                <w:lang w:val="en-US"/>
              </w:rPr>
              <w:t>, education, premorbid adjustment, SAPS, SANS, employment, still living with parents, socioeconomic status, diagnosis, substance use, growing up with both parents, diagnosis, living alone, being in a relationship</w:t>
            </w:r>
          </w:p>
        </w:tc>
        <w:tc>
          <w:tcPr>
            <w:tcW w:w="3500" w:type="dxa"/>
          </w:tcPr>
          <w:p w14:paraId="125A1EBC" w14:textId="77777777" w:rsidR="00124353" w:rsidRPr="00124353" w:rsidRDefault="00124353" w:rsidP="00124353">
            <w:pPr>
              <w:rPr>
                <w:lang w:val="en-US"/>
              </w:rPr>
            </w:pPr>
            <w:r w:rsidRPr="00124353">
              <w:rPr>
                <w:lang w:val="en-US"/>
              </w:rPr>
              <w:t>sex</w:t>
            </w:r>
            <w:r w:rsidRPr="00124353">
              <w:rPr>
                <w:lang w:val="en-US"/>
              </w:rPr>
              <w:fldChar w:fldCharType="begin" w:fldLock="1"/>
            </w:r>
            <w:r w:rsidRPr="00124353">
              <w:rPr>
                <w:lang w:val="en-US"/>
              </w:rPr>
              <w:instrText>ADDIN CSL_CITATION {"citationItems":[{"id":"ITEM-1","itemData":{"DOI":"10.1016/J.SCHRES.2016.03.025","ISSN":"0920-9964","abstract":"Background Identifying baseline predictors of the long-term course of cognitive functioning in schizophrenia spectrum disorders is important because of associations between cognitive functioning (CF) and functional outcome. Determining whether CF remains stable or change during the course of illness is another matter of interest. Methods Participants from The Danish OPUS Trial, aged 18–45 years, with a baseline ICD-10 schizophrenia spectrum diagnosis, were assessed on psychopathology, social and vocational functioning at baseline, and cognitive functioning 5 (N = 298) and 10 years (N = 322) after baseline. Uni- and multi-variable regression analyses of potential baseline predictors of 10-year CF were performed. Also, changes in CF and symptomatology between 5 and 10 years of follow-up were assessed. Findings Baseline predictors of impaired CF after 10 years included male gender, unemployment, poor premorbid achievement and later age of onset. Having finished high school and receiving early intervention treatment was associated with better CF. Age, growing up with both parents, number of family and friends, primary caregivers education, premorbid social function, negative symptoms, GAF (symptoms, function) and substance abuse, were associated with CF in univariable analyses. Non-participants generally suffered from more severe dysfunction. Longitudinally, amelioration in negative symptoms was associated with improved speed of processing and executive functions. Symptom scores generally improved with time, while scores for all cognitive tests remained stable. Conclusion The current study identifies several robust associations between baseline characteristics and 10-year cognitive outcome. Several other variables were univariably associated with 10-year cognitive outcome. Also, we found evidence for stability of CF over time.","author":[{"dropping-particle":"","family":"Bergh","given":"Sara","non-dropping-particle":"","parse-names":false,"suffix":""},{"dropping-particle":"","family":"Hjorthøj","given":"Carsten","non-dropping-particle":"","parse-names":false,"suffix":""},{"dropping-particle":"","family":"Sørensen","given":"Holger J.","non-dropping-particle":"","parse-names":false,"suffix":""},{"dropping-particle":"","family":"Fagerlund","given":"Birgitte","non-dropping-particle":"","parse-names":false,"suffix":""},{"dropping-particle":"","family":"Austin","given":"Stephen","non-dropping-particle":"","parse-names":false,"suffix":""},{"dropping-particle":"","family":"Secher","given":"Rikke Gry","non-dropping-particle":"","parse-names":false,"suffix":""},{"dropping-particle":"","family":"Jepsen","given":"Jens Richardt","non-dropping-particle":"","parse-names":false,"suffix":""},{"dropping-particle":"","family":"Nordentoft","given":"Merete","non-dropping-particle":"","parse-names":false,"suffix":""}],"container-title":"Schizophrenia Research","id":"ITEM-1","issue":"1-3","issued":{"date-parts":[["2016","8","1"]]},"page":"57-63","publisher":"Elsevier","title":"Predictors and longitudinal course of cognitive functioning in schizophrenia spectrum disorders, 10 years after baseline: The OPUS study","type":"article-journal","volume":"175"},"uris":["http://www.mendeley.com/documents/?uuid=7050925f-272b-3da0-ac11-f6635e0dd8cb"]}],"mendeley":{"formattedCitation":"&lt;sup&gt;2&lt;/sup&gt;","plainTextFormattedCitation":"2","previouslyFormattedCitation":"&lt;sup&gt;2&lt;/sup&gt;"},"properties":{"noteIndex":0},"schema":"https://github.com/citation-style-language/schema/raw/master/csl-citation.json"}</w:instrText>
            </w:r>
            <w:r w:rsidRPr="00124353">
              <w:rPr>
                <w:lang w:val="en-US"/>
              </w:rPr>
              <w:fldChar w:fldCharType="separate"/>
            </w:r>
            <w:r w:rsidRPr="00124353">
              <w:rPr>
                <w:noProof/>
                <w:vertAlign w:val="superscript"/>
                <w:lang w:val="en-US"/>
              </w:rPr>
              <w:t>2</w:t>
            </w:r>
            <w:r w:rsidRPr="00124353">
              <w:fldChar w:fldCharType="end"/>
            </w:r>
            <w:r w:rsidRPr="00124353">
              <w:rPr>
                <w:lang w:val="en-US"/>
              </w:rPr>
              <w:t>, DAT* (duration of psychosis after treatment), premorbid academic functioning</w:t>
            </w:r>
            <w:r w:rsidRPr="00124353">
              <w:rPr>
                <w:lang w:val="en-US"/>
              </w:rPr>
              <w:fldChar w:fldCharType="begin" w:fldLock="1"/>
            </w:r>
            <w:r w:rsidRPr="00124353">
              <w:rPr>
                <w:lang w:val="en-US"/>
              </w:rPr>
              <w:instrText>ADDIN CSL_CITATION {"citationItems":[{"id":"ITEM-1","itemData":{"DOI":"10.1016/J.SCHRES.2016.03.025","ISSN":"0920-9964","abstract":"Background Identifying baseline predictors of the long-term course of cognitive functioning in schizophrenia spectrum disorders is important because of associations between cognitive functioning (CF) and functional outcome. Determining whether CF remains stable or change during the course of illness is another matter of interest. Methods Participants from The Danish OPUS Trial, aged 18–45 years, with a baseline ICD-10 schizophrenia spectrum diagnosis, were assessed on psychopathology, social and vocational functioning at baseline, and cognitive functioning 5 (N = 298) and 10 years (N = 322) after baseline. Uni- and multi-variable regression analyses of potential baseline predictors of 10-year CF were performed. Also, changes in CF and symptomatology between 5 and 10 years of follow-up were assessed. Findings Baseline predictors of impaired CF after 10 years included male gender, unemployment, poor premorbid achievement and later age of onset. Having finished high school and receiving early intervention treatment was associated with better CF. Age, growing up with both parents, number of family and friends, primary caregivers education, premorbid social function, negative symptoms, GAF (symptoms, function) and substance abuse, were associated with CF in univariable analyses. Non-participants generally suffered from more severe dysfunction. Longitudinally, amelioration in negative symptoms was associated with improved speed of processing and executive functions. Symptom scores generally improved with time, while scores for all cognitive tests remained stable. Conclusion The current study identifies several robust associations between baseline characteristics and 10-year cognitive outcome. Several other variables were univariably associated with 10-year cognitive outcome. Also, we found evidence for stability of CF over time.","author":[{"dropping-particle":"","family":"Bergh","given":"Sara","non-dropping-particle":"","parse-names":false,"suffix":""},{"dropping-particle":"","family":"Hjorthøj","given":"Carsten","non-dropping-particle":"","parse-names":false,"suffix":""},{"dropping-particle":"","family":"Sørensen","given":"Holger J.","non-dropping-particle":"","parse-names":false,"suffix":""},{"dropping-particle":"","family":"Fagerlund","given":"Birgitte","non-dropping-particle":"","parse-names":false,"suffix":""},{"dropping-particle":"","family":"Austin","given":"Stephen","non-dropping-particle":"","parse-names":false,"suffix":""},{"dropping-particle":"","family":"Secher","given":"Rikke Gry","non-dropping-particle":"","parse-names":false,"suffix":""},{"dropping-particle":"","family":"Jepsen","given":"Jens Richardt","non-dropping-particle":"","parse-names":false,"suffix":""},{"dropping-particle":"","family":"Nordentoft","given":"Merete","non-dropping-particle":"","parse-names":false,"suffix":""}],"container-title":"Schizophrenia Research","id":"ITEM-1","issue":"1-3","issued":{"date-parts":[["2016","8","1"]]},"page":"57-63","publisher":"Elsevier","title":"Predictors and longitudinal course of cognitive functioning in schizophrenia spectrum disorders, 10 years after baseline: The OPUS study","type":"article-journal","volume":"175"},"uris":["http://www.mendeley.com/documents/?uuid=7050925f-272b-3da0-ac11-f6635e0dd8cb"]}],"mendeley":{"formattedCitation":"&lt;sup&gt;2&lt;/sup&gt;","plainTextFormattedCitation":"2","previouslyFormattedCitation":"&lt;sup&gt;2&lt;/sup&gt;"},"properties":{"noteIndex":0},"schema":"https://github.com/citation-style-language/schema/raw/master/csl-citation.json"}</w:instrText>
            </w:r>
            <w:r w:rsidRPr="00124353">
              <w:rPr>
                <w:lang w:val="en-US"/>
              </w:rPr>
              <w:fldChar w:fldCharType="separate"/>
            </w:r>
            <w:r w:rsidRPr="00124353">
              <w:rPr>
                <w:noProof/>
                <w:vertAlign w:val="superscript"/>
                <w:lang w:val="en-US"/>
              </w:rPr>
              <w:t>2</w:t>
            </w:r>
            <w:r w:rsidRPr="00124353">
              <w:fldChar w:fldCharType="end"/>
            </w:r>
            <w:r w:rsidRPr="00124353">
              <w:rPr>
                <w:lang w:val="en-US"/>
              </w:rPr>
              <w:t>, age at illness onset</w:t>
            </w:r>
            <w:r w:rsidRPr="00124353">
              <w:rPr>
                <w:lang w:val="en-US"/>
              </w:rPr>
              <w:fldChar w:fldCharType="begin" w:fldLock="1"/>
            </w:r>
            <w:r w:rsidRPr="00124353">
              <w:rPr>
                <w:lang w:val="en-US"/>
              </w:rPr>
              <w:instrText>ADDIN CSL_CITATION {"citationItems":[{"id":"ITEM-1","itemData":{"DOI":"10.1016/J.SCHRES.2016.03.025","ISSN":"0920-9964","abstract":"Background Identifying baseline predictors of the long-term course of cognitive functioning in schizophrenia spectrum disorders is important because of associations between cognitive functioning (CF) and functional outcome. Determining whether CF remains stable or change during the course of illness is another matter of interest. Methods Participants from The Danish OPUS Trial, aged 18–45 years, with a baseline ICD-10 schizophrenia spectrum diagnosis, were assessed on psychopathology, social and vocational functioning at baseline, and cognitive functioning 5 (N = 298) and 10 years (N = 322) after baseline. Uni- and multi-variable regression analyses of potential baseline predictors of 10-year CF were performed. Also, changes in CF and symptomatology between 5 and 10 years of follow-up were assessed. Findings Baseline predictors of impaired CF after 10 years included male gender, unemployment, poor premorbid achievement and later age of onset. Having finished high school and receiving early intervention treatment was associated with better CF. Age, growing up with both parents, number of family and friends, primary caregivers education, premorbid social function, negative symptoms, GAF (symptoms, function) and substance abuse, were associated with CF in univariable analyses. Non-participants generally suffered from more severe dysfunction. Longitudinally, amelioration in negative symptoms was associated with improved speed of processing and executive functions. Symptom scores generally improved with time, while scores for all cognitive tests remained stable. Conclusion The current study identifies several robust associations between baseline characteristics and 10-year cognitive outcome. Several other variables were univariably associated with 10-year cognitive outcome. Also, we found evidence for stability of CF over time.","author":[{"dropping-particle":"","family":"Bergh","given":"Sara","non-dropping-particle":"","parse-names":false,"suffix":""},{"dropping-particle":"","family":"Hjorthøj","given":"Carsten","non-dropping-particle":"","parse-names":false,"suffix":""},{"dropping-particle":"","family":"Sørensen","given":"Holger J.","non-dropping-particle":"","parse-names":false,"suffix":""},{"dropping-particle":"","family":"Fagerlund","given":"Birgitte","non-dropping-particle":"","parse-names":false,"suffix":""},{"dropping-particle":"","family":"Austin","given":"Stephen","non-dropping-particle":"","parse-names":false,"suffix":""},{"dropping-particle":"","family":"Secher","given":"Rikke Gry","non-dropping-particle":"","parse-names":false,"suffix":""},{"dropping-particle":"","family":"Jepsen","given":"Jens Richardt","non-dropping-particle":"","parse-names":false,"suffix":""},{"dropping-particle":"","family":"Nordentoft","given":"Merete","non-dropping-particle":"","parse-names":false,"suffix":""}],"container-title":"Schizophrenia Research","id":"ITEM-1","issue":"1-3","issued":{"date-parts":[["2016","8","1"]]},"page":"57-63","publisher":"Elsevier","title":"Predictors and longitudinal course of cognitive functioning in schizophrenia spectrum disorders, 10 years after baseline: The OPUS study","type":"article-journal","volume":"175"},"uris":["http://www.mendeley.com/documents/?uuid=7050925f-272b-3da0-ac11-f6635e0dd8cb"]}],"mendeley":{"formattedCitation":"&lt;sup&gt;2&lt;/sup&gt;","plainTextFormattedCitation":"2","previouslyFormattedCitation":"&lt;sup&gt;2&lt;/sup&gt;"},"properties":{"noteIndex":0},"schema":"https://github.com/citation-style-language/schema/raw/master/csl-citation.json"}</w:instrText>
            </w:r>
            <w:r w:rsidRPr="00124353">
              <w:rPr>
                <w:lang w:val="en-US"/>
              </w:rPr>
              <w:fldChar w:fldCharType="separate"/>
            </w:r>
            <w:r w:rsidRPr="00124353">
              <w:rPr>
                <w:noProof/>
                <w:vertAlign w:val="superscript"/>
                <w:lang w:val="en-US"/>
              </w:rPr>
              <w:t>2</w:t>
            </w:r>
            <w:r w:rsidRPr="00124353">
              <w:fldChar w:fldCharType="end"/>
            </w:r>
            <w:r w:rsidRPr="00124353">
              <w:rPr>
                <w:lang w:val="en-US"/>
              </w:rPr>
              <w:t>, employment  status</w:t>
            </w:r>
            <w:r w:rsidRPr="00124353">
              <w:rPr>
                <w:lang w:val="en-US"/>
              </w:rPr>
              <w:fldChar w:fldCharType="begin" w:fldLock="1"/>
            </w:r>
            <w:r w:rsidRPr="00124353">
              <w:rPr>
                <w:lang w:val="en-US"/>
              </w:rPr>
              <w:instrText>ADDIN CSL_CITATION {"citationItems":[{"id":"ITEM-1","itemData":{"DOI":"10.1016/J.SCHRES.2016.03.025","ISSN":"0920-9964","abstract":"Background Identifying baseline predictors of the long-term course of cognitive functioning in schizophrenia spectrum disorders is important because of associations between cognitive functioning (CF) and functional outcome. Determining whether CF remains stable or change during the course of illness is another matter of interest. Methods Participants from The Danish OPUS Trial, aged 18–45 years, with a baseline ICD-10 schizophrenia spectrum diagnosis, were assessed on psychopathology, social and vocational functioning at baseline, and cognitive functioning 5 (N = 298) and 10 years (N = 322) after baseline. Uni- and multi-variable regression analyses of potential baseline predictors of 10-year CF were performed. Also, changes in CF and symptomatology between 5 and 10 years of follow-up were assessed. Findings Baseline predictors of impaired CF after 10 years included male gender, unemployment, poor premorbid achievement and later age of onset. Having finished high school and receiving early intervention treatment was associated with better CF. Age, growing up with both parents, number of family and friends, primary caregivers education, premorbid social function, negative symptoms, GAF (symptoms, function) and substance abuse, were associated with CF in univariable analyses. Non-participants generally suffered from more severe dysfunction. Longitudinally, amelioration in negative symptoms was associated with improved speed of processing and executive functions. Symptom scores generally improved with time, while scores for all cognitive tests remained stable. Conclusion The current study identifies several robust associations between baseline characteristics and 10-year cognitive outcome. Several other variables were univariably associated with 10-year cognitive outcome. Also, we found evidence for stability of CF over time.","author":[{"dropping-particle":"","family":"Bergh","given":"Sara","non-dropping-particle":"","parse-names":false,"suffix":""},{"dropping-particle":"","family":"Hjorthøj","given":"Carsten","non-dropping-particle":"","parse-names":false,"suffix":""},{"dropping-particle":"","family":"Sørensen","given":"Holger J.","non-dropping-particle":"","parse-names":false,"suffix":""},{"dropping-particle":"","family":"Fagerlund","given":"Birgitte","non-dropping-particle":"","parse-names":false,"suffix":""},{"dropping-particle":"","family":"Austin","given":"Stephen","non-dropping-particle":"","parse-names":false,"suffix":""},{"dropping-particle":"","family":"Secher","given":"Rikke Gry","non-dropping-particle":"","parse-names":false,"suffix":""},{"dropping-particle":"","family":"Jepsen","given":"Jens Richardt","non-dropping-particle":"","parse-names":false,"suffix":""},{"dropping-particle":"","family":"Nordentoft","given":"Merete","non-dropping-particle":"","parse-names":false,"suffix":""}],"container-title":"Schizophrenia Research","id":"ITEM-1","issue":"1-3","issued":{"date-parts":[["2016","8","1"]]},"page":"57-63","publisher":"Elsevier","title":"Predictors and longitudinal course of cognitive functioning in schizophrenia spectrum disorders, 10 years after baseline: The OPUS study","type":"article-journal","volume":"175"},"uris":["http://www.mendeley.com/documents/?uuid=7050925f-272b-3da0-ac11-f6635e0dd8cb"]}],"mendeley":{"formattedCitation":"&lt;sup&gt;2&lt;/sup&gt;","plainTextFormattedCitation":"2","previouslyFormattedCitation":"&lt;sup&gt;2&lt;/sup&gt;"},"properties":{"noteIndex":0},"schema":"https://github.com/citation-style-language/schema/raw/master/csl-citation.json"}</w:instrText>
            </w:r>
            <w:r w:rsidRPr="00124353">
              <w:rPr>
                <w:lang w:val="en-US"/>
              </w:rPr>
              <w:fldChar w:fldCharType="separate"/>
            </w:r>
            <w:r w:rsidRPr="00124353">
              <w:rPr>
                <w:noProof/>
                <w:vertAlign w:val="superscript"/>
                <w:lang w:val="en-US"/>
              </w:rPr>
              <w:t>2</w:t>
            </w:r>
            <w:r w:rsidRPr="00124353">
              <w:fldChar w:fldCharType="end"/>
            </w:r>
            <w:r w:rsidRPr="00124353">
              <w:rPr>
                <w:lang w:val="en-US"/>
              </w:rPr>
              <w:t>, early specialized intervention treatment</w:t>
            </w:r>
            <w:r w:rsidRPr="00124353">
              <w:rPr>
                <w:lang w:val="en-US"/>
              </w:rPr>
              <w:fldChar w:fldCharType="begin" w:fldLock="1"/>
            </w:r>
            <w:r w:rsidRPr="00124353">
              <w:rPr>
                <w:lang w:val="en-US"/>
              </w:rPr>
              <w:instrText>ADDIN CSL_CITATION {"citationItems":[{"id":"ITEM-1","itemData":{"DOI":"10.1016/J.SCHRES.2016.03.025","ISSN":"0920-9964","abstract":"Background Identifying baseline predictors of the long-term course of cognitive functioning in schizophrenia spectrum disorders is important because of associations between cognitive functioning (CF) and functional outcome. Determining whether CF remains stable or change during the course of illness is another matter of interest. Methods Participants from The Danish OPUS Trial, aged 18–45 years, with a baseline ICD-10 schizophrenia spectrum diagnosis, were assessed on psychopathology, social and vocational functioning at baseline, and cognitive functioning 5 (N = 298) and 10 years (N = 322) after baseline. Uni- and multi-variable regression analyses of potential baseline predictors of 10-year CF were performed. Also, changes in CF and symptomatology between 5 and 10 years of follow-up were assessed. Findings Baseline predictors of impaired CF after 10 years included male gender, unemployment, poor premorbid achievement and later age of onset. Having finished high school and receiving early intervention treatment was associated with better CF. Age, growing up with both parents, number of family and friends, primary caregivers education, premorbid social function, negative symptoms, GAF (symptoms, function) and substance abuse, were associated with CF in univariable analyses. Non-participants generally suffered from more severe dysfunction. Longitudinally, amelioration in negative symptoms was associated with improved speed of processing and executive functions. Symptom scores generally improved with time, while scores for all cognitive tests remained stable. Conclusion The current study identifies several robust associations between baseline characteristics and 10-year cognitive outcome. Several other variables were univariably associated with 10-year cognitive outcome. Also, we found evidence for stability of CF over time.","author":[{"dropping-particle":"","family":"Bergh","given":"Sara","non-dropping-particle":"","parse-names":false,"suffix":""},{"dropping-particle":"","family":"Hjorthøj","given":"Carsten","non-dropping-particle":"","parse-names":false,"suffix":""},{"dropping-particle":"","family":"Sørensen","given":"Holger J.","non-dropping-particle":"","parse-names":false,"suffix":""},{"dropping-particle":"","family":"Fagerlund","given":"Birgitte","non-dropping-particle":"","parse-names":false,"suffix":""},{"dropping-particle":"","family":"Austin","given":"Stephen","non-dropping-particle":"","parse-names":false,"suffix":""},{"dropping-particle":"","family":"Secher","given":"Rikke Gry","non-dropping-particle":"","parse-names":false,"suffix":""},{"dropping-particle":"","family":"Jepsen","given":"Jens Richardt","non-dropping-particle":"","parse-names":false,"suffix":""},{"dropping-particle":"","family":"Nordentoft","given":"Merete","non-dropping-particle":"","parse-names":false,"suffix":""}],"container-title":"Schizophrenia Research","id":"ITEM-1","issue":"1-3","issued":{"date-parts":[["2016","8","1"]]},"page":"57-63","publisher":"Elsevier","title":"Predictors and longitudinal course of cognitive functioning in schizophrenia spectrum disorders, 10 years after baseline: The OPUS study","type":"article-journal","volume":"175"},"uris":["http://www.mendeley.com/documents/?uuid=7050925f-272b-3da0-ac11-f6635e0dd8cb"]}],"mendeley":{"formattedCitation":"&lt;sup&gt;2&lt;/sup&gt;","plainTextFormattedCitation":"2","previouslyFormattedCitation":"&lt;sup&gt;2&lt;/sup&gt;"},"properties":{"noteIndex":0},"schema":"https://github.com/citation-style-language/schema/raw/master/csl-citation.json"}</w:instrText>
            </w:r>
            <w:r w:rsidRPr="00124353">
              <w:rPr>
                <w:lang w:val="en-US"/>
              </w:rPr>
              <w:fldChar w:fldCharType="separate"/>
            </w:r>
            <w:r w:rsidRPr="00124353">
              <w:rPr>
                <w:noProof/>
                <w:vertAlign w:val="superscript"/>
                <w:lang w:val="en-US"/>
              </w:rPr>
              <w:t>2</w:t>
            </w:r>
            <w:r w:rsidRPr="00124353">
              <w:fldChar w:fldCharType="end"/>
            </w:r>
            <w:r w:rsidRPr="00124353">
              <w:rPr>
                <w:lang w:val="en-US"/>
              </w:rPr>
              <w:t>, finishing highshool</w:t>
            </w:r>
            <w:r w:rsidRPr="00124353">
              <w:rPr>
                <w:lang w:val="en-US"/>
              </w:rPr>
              <w:fldChar w:fldCharType="begin" w:fldLock="1"/>
            </w:r>
            <w:r w:rsidRPr="00124353">
              <w:rPr>
                <w:lang w:val="en-US"/>
              </w:rPr>
              <w:instrText>ADDIN CSL_CITATION {"citationItems":[{"id":"ITEM-1","itemData":{"DOI":"10.1016/J.SCHRES.2016.03.025","ISSN":"0920-9964","abstract":"Background Identifying baseline predictors of the long-term course of cognitive functioning in schizophrenia spectrum disorders is important because of associations between cognitive functioning (CF) and functional outcome. Determining whether CF remains stable or change during the course of illness is another matter of interest. Methods Participants from The Danish OPUS Trial, aged 18–45 years, with a baseline ICD-10 schizophrenia spectrum diagnosis, were assessed on psychopathology, social and vocational functioning at baseline, and cognitive functioning 5 (N = 298) and 10 years (N = 322) after baseline. Uni- and multi-variable regression analyses of potential baseline predictors of 10-year CF were performed. Also, changes in CF and symptomatology between 5 and 10 years of follow-up were assessed. Findings Baseline predictors of impaired CF after 10 years included male gender, unemployment, poor premorbid achievement and later age of onset. Having finished high school and receiving early intervention treatment was associated with better CF. Age, growing up with both parents, number of family and friends, primary caregivers education, premorbid social function, negative symptoms, GAF (symptoms, function) and substance abuse, were associated with CF in univariable analyses. Non-participants generally suffered from more severe dysfunction. Longitudinally, amelioration in negative symptoms was associated with improved speed of processing and executive functions. Symptom scores generally improved with time, while scores for all cognitive tests remained stable. Conclusion The current study identifies several robust associations between baseline characteristics and 10-year cognitive outcome. Several other variables were univariably associated with 10-year cognitive outcome. Also, we found evidence for stability of CF over time.","author":[{"dropping-particle":"","family":"Bergh","given":"Sara","non-dropping-particle":"","parse-names":false,"suffix":""},{"dropping-particle":"","family":"Hjorthøj","given":"Carsten","non-dropping-particle":"","parse-names":false,"suffix":""},{"dropping-particle":"","family":"Sørensen","given":"Holger J.","non-dropping-particle":"","parse-names":false,"suffix":""},{"dropping-particle":"","family":"Fagerlund","given":"Birgitte","non-dropping-particle":"","parse-names":false,"suffix":""},{"dropping-particle":"","family":"Austin","given":"Stephen","non-dropping-particle":"","parse-names":false,"suffix":""},{"dropping-particle":"","family":"Secher","given":"Rikke Gry","non-dropping-particle":"","parse-names":false,"suffix":""},{"dropping-particle":"","family":"Jepsen","given":"Jens Richardt","non-dropping-particle":"","parse-names":false,"suffix":""},{"dropping-particle":"","family":"Nordentoft","given":"Merete","non-dropping-particle":"","parse-names":false,"suffix":""}],"container-title":"Schizophrenia Research","id":"ITEM-1","issue":"1-3","issued":{"date-parts":[["2016","8","1"]]},"page":"57-63","publisher":"Elsevier","title":"Predictors and longitudinal course of cognitive functioning in schizophrenia spectrum disorders, 10 years after baseline: The OPUS study","type":"article-journal","volume":"175"},"uris":["http://www.mendeley.com/documents/?uuid=7050925f-272b-3da0-ac11-f6635e0dd8cb"]}],"mendeley":{"formattedCitation":"&lt;sup&gt;2&lt;/sup&gt;","plainTextFormattedCitation":"2","previouslyFormattedCitation":"&lt;sup&gt;2&lt;/sup&gt;"},"properties":{"noteIndex":0},"schema":"https://github.com/citation-style-language/schema/raw/master/csl-citation.json"}</w:instrText>
            </w:r>
            <w:r w:rsidRPr="00124353">
              <w:rPr>
                <w:lang w:val="en-US"/>
              </w:rPr>
              <w:fldChar w:fldCharType="separate"/>
            </w:r>
            <w:r w:rsidRPr="00124353">
              <w:rPr>
                <w:noProof/>
                <w:vertAlign w:val="superscript"/>
                <w:lang w:val="en-US"/>
              </w:rPr>
              <w:t>2</w:t>
            </w:r>
            <w:r w:rsidRPr="00124353">
              <w:fldChar w:fldCharType="end"/>
            </w:r>
            <w:r w:rsidRPr="00124353">
              <w:rPr>
                <w:lang w:val="en-US"/>
              </w:rPr>
              <w:t>, level of education</w:t>
            </w:r>
            <w:r w:rsidRPr="00124353">
              <w:rPr>
                <w:lang w:val="en-US"/>
              </w:rPr>
              <w:fldChar w:fldCharType="begin" w:fldLock="1"/>
            </w:r>
            <w:r w:rsidRPr="00124353">
              <w:rPr>
                <w:lang w:val="en-US"/>
              </w:rPr>
              <w:instrText>ADDIN CSL_CITATION {"citationItems":[{"id":"ITEM-1","itemData":{"DOI":"10.1017/S0033291721001112","ISSN":"0033-2917","abstract":"Background\n    Lower levels of education have been associated with the development of psychosis. Investigating educational achievement in the first episode of psychosis (FEP) patients may shed light on the origins of the alterations and on the variability of outcomes in psychotic disorders. Methods\n    Education achievement was explored in a large sample (n = 659) of FEP patients enrolled in programa de atención a fases iniciales de psicosis (PAFIP), a research and assistance program conducted in Spain. Patients were stratified according to the Spanish educational system according to their attendance in primary (low), secondary (medium) or university studies (high). The three groups were compared on available premorbid, clinical and neuropsychological variables. A subgroup of patients (n = 209), comprising the 10-year follow-up PAFIP cohort, were again compared. Results\n    Overall, 49% and 37% of FEP patients had low and medium levels of education, respectively. In total, 13% of the patients with a higher level of education were more frequently women (64%) and older at illness onset (36 years old), reported better premorbid adjustment, presented less severe positive symptoms and better functioning; and showed higher premorbid intelligence quotient and better performance on all the explored cognitive domains. Ten years later the FEP patients in the medium- and high-education groups had good global functioning and a neurocognitive performance within the normal limits. Conclusions\n    Higher education is associated with better initial conditions and more favourable outcomes after an FEP. Sharing this information with the world's educational systems is essential to targeting resources and designing innovative programs or strategies to compensate for student difficulties.","author":[{"dropping-particle":"","family":"Ayesa-Arriola","given":"Rosa","non-dropping-particle":"","parse-names":false,"suffix":""},{"dropping-particle":"","family":"Miguel-Corredera","given":"Margarita","non-dropping-particle":"","parse-names":false,"suffix":""},{"dropping-particle":"","family":"La Foz","given":"Victor Ortiz García","non-dropping-particle":"De","parse-names":false,"suffix":""},{"dropping-particle":"","family":"Neergaard","given":"Karl D.","non-dropping-particle":"","parse-names":false,"suffix":""},{"dropping-particle":"","family":"Correa-Ghisays","given":"Patricia","non-dropping-particle":"","parse-names":false,"suffix":""},{"dropping-particle":"","family":"Setién-Suero","given":"Esther","non-dropping-particle":"","parse-names":false,"suffix":""},{"dropping-particle":"","family":"Crespo-Facorro","given":"Benedicto","non-dropping-particle":"","parse-names":false,"suffix":""}],"container-title":"Psychological Medicine","id":"ITEM-1","issue":"1","issued":{"date-parts":[["2023","1","6"]]},"page":"66-77","publisher":"Cambridge University Press","title":"Education and long-term outcomes in first episode psychosis: 10-year follow-up study of the PAFIP cohort","type":"article-journal","volume":"53"},"uris":["http://www.mendeley.com/documents/?uuid=f1a8ed99-4d5c-3cb7-870d-a0d0ac2b1551"]}],"mendeley":{"formattedCitation":"&lt;sup&gt;3&lt;/sup&gt;","plainTextFormattedCitation":"3","previouslyFormattedCitation":"&lt;sup&gt;3&lt;/sup&gt;"},"properties":{"noteIndex":0},"schema":"https://github.com/citation-style-language/schema/raw/master/csl-citation.json"}</w:instrText>
            </w:r>
            <w:r w:rsidRPr="00124353">
              <w:rPr>
                <w:lang w:val="en-US"/>
              </w:rPr>
              <w:fldChar w:fldCharType="separate"/>
            </w:r>
            <w:r w:rsidRPr="00124353">
              <w:rPr>
                <w:noProof/>
                <w:vertAlign w:val="superscript"/>
                <w:lang w:val="en-US"/>
              </w:rPr>
              <w:t>3</w:t>
            </w:r>
            <w:r w:rsidRPr="00124353">
              <w:fldChar w:fldCharType="end"/>
            </w:r>
            <w:r w:rsidRPr="00124353">
              <w:rPr>
                <w:lang w:val="en-US"/>
              </w:rPr>
              <w:t>****</w:t>
            </w:r>
          </w:p>
          <w:p w14:paraId="2659CAB8" w14:textId="77777777" w:rsidR="00124353" w:rsidRPr="00124353" w:rsidRDefault="00124353" w:rsidP="00124353">
            <w:pPr>
              <w:rPr>
                <w:lang w:val="en-US"/>
              </w:rPr>
            </w:pPr>
            <w:r w:rsidRPr="00124353">
              <w:rPr>
                <w:lang w:val="en-US"/>
              </w:rPr>
              <w:t>negative symptoms</w:t>
            </w:r>
            <w:r w:rsidRPr="00124353">
              <w:rPr>
                <w:lang w:val="en-US"/>
              </w:rPr>
              <w:fldChar w:fldCharType="begin" w:fldLock="1"/>
            </w:r>
            <w:r w:rsidRPr="00124353">
              <w:rPr>
                <w:lang w:val="en-US"/>
              </w:rPr>
              <w:instrText>ADDIN CSL_CITATION {"citationItems":[{"id":"ITEM-1","itemData":{"DOI":"10.1016/J.SCHRES.2020.03.012","ISSN":"0920-9964","PMID":"32201031","abstract":"Both neurocognition and negative symptoms have demonstrated strong links to functional outcomes, such as work functioning, among those with severe mental illness (SMI). Prior models have suggested that reduced neurocognition 1) precedes or predicts greater negative symptoms and 2) indirectly influences functional outcomes via its impact on negative symptoms. The current study sought to also test a divergent model: whether greater negative symptoms predict reduced neurocognition and indirectly influence work functioning through their impact on neurocognition. Both models were tested using cross-sectional and prospective data spanning 20-years in a sample of 277 people with a SMI with psychotic features. Results showed that both models were supported in cross-sectional analyses. However, in prospective models predicting work functioning, only the models examining the indirect influence of negative symptoms on work functioning (7.5 to up to 20-years later) through neurocognition demonstrated significant mediation (i.e., a significant indirect effect); further, higher negative symptoms significantly predicted lower prospective neurocognition, while lower neurocognition did not significantly predict greater prospective negative symptoms. Although cross-sectional data were consistent with prior models, our prospective models offered greater support for a putative causal pathway running from negative symptoms to neurocognition—rather than the reverse—to work functioning. Findings have implications for mechanisms contributing to longitudinal work functioning and suggest that targeting negative symptoms prior to neurocognition could be more beneficial for long-term work outcomes.","author":[{"dropping-particle":"","family":"Luther","given":"Lauren","non-dropping-particle":"","parse-names":false,"suffix":""},{"dropping-particle":"","family":"Suor","given":"Jennifer H.","non-dropping-particle":"","parse-names":false,"suffix":""},{"dropping-particle":"","family":"Rosen","given":"Cherise","non-dropping-particle":"","parse-names":false,"suffix":""},{"dropping-particle":"","family":"Jobe","given":"Thomas H.","non-dropping-particle":"","parse-names":false,"suffix":""},{"dropping-particle":"","family":"Faull","given":"Robert N.","non-dropping-particle":"","parse-names":false,"suffix":""},{"dropping-particle":"","family":"Harrow","given":"Martin","non-dropping-particle":"","parse-names":false,"suffix":""}],"container-title":"Schizophrenia Research","id":"ITEM-1","issued":{"date-parts":[["2020","6","1"]]},"page":"232-239","publisher":"Elsevier","title":"Clarifying the direction of impact of negative symptoms and neurocognition on prospective work functioning in psychosis: A 20-year longitudinal study","type":"article-journal","volume":"220"},"uris":["http://www.mendeley.com/documents/?uuid=8bb900a5-77c5-35b9-b55a-53ebdfd09fec"]}],"mendeley":{"formattedCitation":"&lt;sup&gt;4&lt;/sup&gt;","plainTextFormattedCitation":"4","previouslyFormattedCitation":"&lt;sup&gt;4&lt;/sup&gt;"},"properties":{"noteIndex":0},"schema":"https://github.com/citation-style-language/schema/raw/master/csl-citation.json"}</w:instrText>
            </w:r>
            <w:r w:rsidRPr="00124353">
              <w:rPr>
                <w:lang w:val="en-US"/>
              </w:rPr>
              <w:fldChar w:fldCharType="separate"/>
            </w:r>
            <w:r w:rsidRPr="00124353">
              <w:rPr>
                <w:noProof/>
                <w:vertAlign w:val="superscript"/>
                <w:lang w:val="en-US"/>
              </w:rPr>
              <w:t>4</w:t>
            </w:r>
            <w:r w:rsidRPr="00124353">
              <w:fldChar w:fldCharType="end"/>
            </w:r>
          </w:p>
        </w:tc>
      </w:tr>
      <w:tr w:rsidR="00124353" w:rsidRPr="003C0E9F" w14:paraId="28A6B523" w14:textId="77777777" w:rsidTr="00A2771C">
        <w:tc>
          <w:tcPr>
            <w:tcW w:w="3261" w:type="dxa"/>
          </w:tcPr>
          <w:p w14:paraId="1435501F" w14:textId="36B58AF7" w:rsidR="00124353" w:rsidRPr="00124353" w:rsidRDefault="00124353" w:rsidP="00124353">
            <w:pPr>
              <w:rPr>
                <w:lang w:val="en-US"/>
              </w:rPr>
            </w:pPr>
            <w:r w:rsidRPr="00124353">
              <w:rPr>
                <w:lang w:val="en-US"/>
              </w:rPr>
              <w:t xml:space="preserve">Clinical characteristics that have been examined in association with change in long-term neurocognition in </w:t>
            </w:r>
            <w:r w:rsidR="00DA4C5C" w:rsidRPr="00124353">
              <w:rPr>
                <w:lang w:val="en-US"/>
              </w:rPr>
              <w:t>first</w:t>
            </w:r>
            <w:r w:rsidRPr="00124353">
              <w:rPr>
                <w:lang w:val="en-US"/>
              </w:rPr>
              <w:t xml:space="preserve"> episode patients (over 10 years)</w:t>
            </w:r>
          </w:p>
        </w:tc>
        <w:tc>
          <w:tcPr>
            <w:tcW w:w="3446" w:type="dxa"/>
          </w:tcPr>
          <w:p w14:paraId="5C4F75D9" w14:textId="77777777" w:rsidR="00124353" w:rsidRPr="00124353" w:rsidRDefault="00124353" w:rsidP="00124353">
            <w:pPr>
              <w:rPr>
                <w:lang w:val="en-US"/>
              </w:rPr>
            </w:pPr>
            <w:r w:rsidRPr="00124353">
              <w:rPr>
                <w:lang w:val="en-US"/>
              </w:rPr>
              <w:t>Age, vocabulary, DUP(2), DAT education, premorbid adjustment, SAPS, SANS, employment, still living with parents, socioeconomic status, diagnosis, substance use, hospitalization, PANSS</w:t>
            </w:r>
          </w:p>
        </w:tc>
        <w:tc>
          <w:tcPr>
            <w:tcW w:w="3500" w:type="dxa"/>
          </w:tcPr>
          <w:p w14:paraId="6F68F5B3" w14:textId="1E4E696D" w:rsidR="00124353" w:rsidRPr="00124353" w:rsidRDefault="00124353" w:rsidP="00124353">
            <w:pPr>
              <w:rPr>
                <w:lang w:val="en-US"/>
              </w:rPr>
            </w:pPr>
            <w:r w:rsidRPr="00124353">
              <w:rPr>
                <w:lang w:val="en-US"/>
              </w:rPr>
              <w:t>Age</w:t>
            </w:r>
            <w:r w:rsidRPr="00124353">
              <w:rPr>
                <w:lang w:val="en-US"/>
              </w:rPr>
              <w:fldChar w:fldCharType="begin" w:fldLock="1"/>
            </w:r>
            <w:r w:rsidRPr="00124353">
              <w:rPr>
                <w:lang w:val="en-US"/>
              </w:rPr>
              <w:instrText>ADDIN CSL_CITATION {"citationItems":[{"id":"ITEM-1","itemData":{"DOI":"10.1001/jamapsychiatry.2019.3993","ISSN":"2168622X","PMID":"31825511","abstract":"Importance: It remains uncertain whether people with psychotic disorders experience progressive cognitive decline or normal cognitive aging after first hospitalization. This information is essential for prognostication in clinical settings, deployment of cognitive remediation, and public health policy. Objective: To examine long-term cognitive changes in individuals with psychotic disorders and to compare age-related differences in cognitive performance between people with psychotic disorders and matched control individuals (ie, individuals who had never had psychotic disorders). Design, Setting, and Participants: The Suffolk County Mental Health Project is an inception cohort study of first-admission patients with psychosis. Cognitive functioning was assessed 2 and 20 years later. Patients were recruited from the 12 inpatient facilities of Suffolk County, New York. At year 20, the control group was recruited by random digit dialing and matched to the clinical cohort on zip code and demographics. Data were collected between September 1991 and July 2015. Analysis began January 2016. Main Outcomes and Measures: Change in cognitive functioning in 6 domains: verbal knowledge (Wechsler Adult Intelligence Scale-Revised vocabulary test), verbal declarative memory (Verbal Paired Associates test I and II), visual declarative memory (Visual Reproduction test I and II), attention and processing speed (Symbol Digit Modalities Test-written and oral; Trail Making Test [TMT]-A), abstraction-executive function (Trenerry Stroop Color Word Test; TMT-B), and verbal fluency (Controlled Oral Word Association Test). Results: A total of 705 participants were included in the analyses (mean [SD] age at year 20, 49.4 [10.1] years): 445 individuals (63.1%) had psychotic disorders (211 with schizophrenia spectrum [138 (65%) male]; 164 with affective psychoses [76 (46%) male]; 70 with other psychoses [43 (61%) male]); and 260 individuals (36.9%) in the control group (50.5 [9.0] years; 134 [51.5%] male). Cognition in individuals with a psychotic disorder declined on all but 2 tests (average decline: d = 0.31; range, 0.17-0.54; all P &lt;.001). Cognitive declines were associated with worsening vocational functioning (Visual Reproduction test II: r = 0.20; Symbol Digit Modalities Test-written: r = 0.25; Stroop: r = 0.24; P &lt;.009) and worsening negative symptoms (avolition: Symbol Digit Modalities Test-written: r = -0.24; TMT-A: r = -0.21; Stroop: r = -0.21; all P &lt;.009; inexpressivity: S…","author":[{"dropping-particle":"","family":"Fett","given":"Anne Kathrin J.","non-dropping-particle":"","parse-names":false,"suffix":""},{"dropping-particle":"","family":"Velthorst","given":"Eva","non-dropping-particle":"","parse-names":false,"suffix":""},{"dropping-particle":"","family":"Reichenberg","given":"Abraham","non-dropping-particle":"","parse-names":false,"suffix":""},{"dropping-particle":"","family":"Ruggero","given":"Camilo J.","non-dropping-particle":"","parse-names":false,"suffix":""},{"dropping-particle":"","family":"Callahan","given":"Jennifer L.","non-dropping-particle":"","parse-names":false,"suffix":""},{"dropping-particle":"","family":"Fochtmann","given":"Laura J.","non-dropping-particle":"","parse-names":false,"suffix":""},{"dropping-particle":"","family":"Carlson","given":"Gabrielle A.","non-dropping-particle":"","parse-names":false,"suffix":""},{"dropping-particle":"","family":"Perlman","given":"Greg","non-dropping-particle":"","parse-names":false,"suffix":""},{"dropping-particle":"","family":"Bromet","given":"Evelyn J.","non-dropping-particle":"","parse-names":false,"suffix":""},{"dropping-particle":"","family":"Kotov","given":"Roman","non-dropping-particle":"","parse-names":false,"suffix":""}],"container-title":"JAMA Psychiatry","id":"ITEM-1","issue":"4","issued":{"date-parts":[["2020"]]},"page":"387-396","title":"Long-term Changes in Cognitive Functioning in Individuals with Psychotic Disorders: Findings from the Suffolk County Mental Health Project","type":"article-journal","volume":"77"},"uris":["http://www.mendeley.com/documents/?uuid=ac864352-f0c4-44e6-bbba-39307b617882"]}],"mendeley":{"formattedCitation":"&lt;sup&gt;5&lt;/sup&gt;","plainTextFormattedCitation":"5","previouslyFormattedCitation":"&lt;sup&gt;5&lt;/sup&gt;"},"properties":{"noteIndex":0},"schema":"https://github.com/citation-style-language/schema/raw/master/csl-citation.json"}</w:instrText>
            </w:r>
            <w:r w:rsidRPr="00124353">
              <w:rPr>
                <w:lang w:val="en-US"/>
              </w:rPr>
              <w:fldChar w:fldCharType="separate"/>
            </w:r>
            <w:r w:rsidRPr="00124353">
              <w:rPr>
                <w:noProof/>
                <w:vertAlign w:val="superscript"/>
                <w:lang w:val="en-US"/>
              </w:rPr>
              <w:t>5</w:t>
            </w:r>
            <w:r w:rsidRPr="00124353">
              <w:fldChar w:fldCharType="end"/>
            </w:r>
            <w:r w:rsidRPr="00124353">
              <w:rPr>
                <w:lang w:val="en-US"/>
              </w:rPr>
              <w:t>, DUI</w:t>
            </w:r>
            <w:r w:rsidRPr="00124353">
              <w:rPr>
                <w:lang w:val="en-US"/>
              </w:rPr>
              <w:fldChar w:fldCharType="begin" w:fldLock="1"/>
            </w:r>
            <w:r w:rsidRPr="00124353">
              <w:rPr>
                <w:lang w:val="en-US"/>
              </w:rPr>
              <w:instrText>ADDIN CSL_CITATION {"citationItems":[{"id":"ITEM-1","itemData":{"DOI":"10.1017/S0033291720002408","ISSN":"0033-2917","PMID":"32686636","abstract":"Background\n    A large body of research states that cognitive impairment in schizophrenia is static. Nevertheless, most previous studies lack a control group or have small study samples or short follow-up periods. Method\n    We aimed to address these limitations by studying a large epidemiological cohort of patients with first-episode schizophrenia spectrum disorders and a comparable control sample for a 10-year period. Results\n    Our results support the generalized stability of cognitive functions in schizophrenia spectrum disorders considering the entire group. However, the existence of a subgroup of patients characterized by deteriorating cognition and worse long-term clinical outcomes must be noted. Nevertheless, it was not possible to identify concomitant factors or predictors of deterioration (all Ps &amp;gt; 0.05). Conclusions\n    Cognitive functions in schizophrenia spectrum disorder are stable; however, a subgroup of subjects that deteriorate can be characterized.","author":[{"dropping-particle":"","family":"Rodríguez-Sánchez","given":"José Manuel","non-dropping-particle":"","parse-names":false,"suffix":""},{"dropping-particle":"","family":"Setién-Suero","given":"Esther","non-dropping-particle":"","parse-names":false,"suffix":""},{"dropping-particle":"","family":"Suárez-Pinilla","given":"Paula","non-dropping-particle":"","parse-names":false,"suffix":""},{"dropping-particle":"","family":"Mayoral Van Son","given":"Jaqueline","non-dropping-particle":"","parse-names":false,"suffix":""},{"dropping-particle":"","family":"Vázquez-Bourgon","given":"Javier","non-dropping-particle":"","parse-names":false,"suffix":""},{"dropping-particle":"","family":"Gil López","given":"Patxi","non-dropping-particle":"","parse-names":false,"suffix":""},{"dropping-particle":"","family":"Crespo-Facorro","given":"Benedicto","non-dropping-particle":"","parse-names":false,"suffix":""},{"dropping-particle":"","family":"Ayesa-Arriola","given":"Rosa","non-dropping-particle":"","parse-names":false,"suffix":""}],"container-title":"Psychological Medicine","id":"ITEM-1","issue":"4","issued":{"date-parts":[["2022","3","20"]]},"page":"770-779","publisher":"Cambridge University Press","title":"Ten-year course of cognition in first-episode non-affective psychosis patients: PAFIP cohort","type":"article-journal","volume":"52"},"uris":["http://www.mendeley.com/documents/?uuid=6e9b180e-65fb-3dc5-8171-4c0eba7756c1"]}],"mendeley":{"formattedCitation":"&lt;sup&gt;6&lt;/sup&gt;","plainTextFormattedCitation":"6","previouslyFormattedCitation":"&lt;sup&gt;6&lt;/sup&gt;"},"properties":{"noteIndex":0},"schema":"https://github.com/citation-style-language/schema/raw/master/csl-citation.json"}</w:instrText>
            </w:r>
            <w:r w:rsidRPr="00124353">
              <w:rPr>
                <w:lang w:val="en-US"/>
              </w:rPr>
              <w:fldChar w:fldCharType="separate"/>
            </w:r>
            <w:r w:rsidRPr="00124353">
              <w:rPr>
                <w:noProof/>
                <w:vertAlign w:val="superscript"/>
                <w:lang w:val="en-US"/>
              </w:rPr>
              <w:t>6</w:t>
            </w:r>
            <w:r w:rsidRPr="00124353">
              <w:fldChar w:fldCharType="end"/>
            </w:r>
            <w:r w:rsidRPr="00124353">
              <w:rPr>
                <w:lang w:val="en-US"/>
              </w:rPr>
              <w:t>***, parents history of mental illness</w:t>
            </w:r>
            <w:r w:rsidRPr="00124353">
              <w:rPr>
                <w:lang w:val="en-US"/>
              </w:rPr>
              <w:fldChar w:fldCharType="begin" w:fldLock="1"/>
            </w:r>
            <w:r w:rsidRPr="00124353">
              <w:rPr>
                <w:lang w:val="en-US"/>
              </w:rPr>
              <w:instrText>ADDIN CSL_CITATION {"citationItems":[{"id":"ITEM-1","itemData":{"DOI":"10.1017/S0033291720002408","ISSN":"0033-2917","PMID":"32686636","abstract":"Background\n    A large body of research states that cognitive impairment in schizophrenia is static. Nevertheless, most previous studies lack a control group or have small study samples or short follow-up periods. Method\n    We aimed to address these limitations by studying a large epidemiological cohort of patients with first-episode schizophrenia spectrum disorders and a comparable control sample for a 10-year period. Results\n    Our results support the generalized stability of cognitive functions in schizophrenia spectrum disorders considering the entire group. However, the existence of a subgroup of patients characterized by deteriorating cognition and worse long-term clinical outcomes must be noted. Nevertheless, it was not possible to identify concomitant factors or predictors of deterioration (all Ps &amp;gt; 0.05). Conclusions\n    Cognitive functions in schizophrenia spectrum disorder are stable; however, a subgroup of subjects that deteriorate can be characterized.","author":[{"dropping-particle":"","family":"Rodríguez-Sánchez","given":"José Manuel","non-dropping-particle":"","parse-names":false,"suffix":""},{"dropping-particle":"","family":"Setién-Suero","given":"Esther","non-dropping-particle":"","parse-names":false,"suffix":""},{"dropping-particle":"","family":"Suárez-Pinilla","given":"Paula","non-dropping-particle":"","parse-names":false,"suffix":""},{"dropping-particle":"","family":"Mayoral Van Son","given":"Jaqueline","non-dropping-particle":"","parse-names":false,"suffix":""},{"dropping-particle":"","family":"Vázquez-Bourgon","given":"Javier","non-dropping-particle":"","parse-names":false,"suffix":""},{"dropping-particle":"","family":"Gil López","given":"Patxi","non-dropping-particle":"","parse-names":false,"suffix":""},{"dropping-particle":"","family":"Crespo-Facorro","given":"Benedicto","non-dropping-particle":"","parse-names":false,"suffix":""},{"dropping-particle":"","family":"Ayesa-Arriola","given":"Rosa","non-dropping-particle":"","parse-names":false,"suffix":""}],"container-title":"Psychological Medicine","id":"ITEM-1","issue":"4","issued":{"date-parts":[["2022","3","20"]]},"page":"770-779","publisher":"Cambridge University Press","title":"Ten-year course of cognition in first-episode non-affective psychosis patients: PAFIP cohort","type":"article-journal","volume":"52"},"uris":["http://www.mendeley.com/documents/?uuid=6e9b180e-65fb-3dc5-8171-4c0eba7756c1"]}],"mendeley":{"formattedCitation":"&lt;sup&gt;6&lt;/sup&gt;","plainTextFormattedCitation":"6","previouslyFormattedCitation":"&lt;sup&gt;6&lt;/sup&gt;"},"properties":{"noteIndex":0},"schema":"https://github.com/citation-style-language/schema/raw/master/csl-citation.json"}</w:instrText>
            </w:r>
            <w:r w:rsidRPr="00124353">
              <w:rPr>
                <w:lang w:val="en-US"/>
              </w:rPr>
              <w:fldChar w:fldCharType="separate"/>
            </w:r>
            <w:r w:rsidRPr="00124353">
              <w:rPr>
                <w:noProof/>
                <w:vertAlign w:val="superscript"/>
                <w:lang w:val="en-US"/>
              </w:rPr>
              <w:t>6</w:t>
            </w:r>
            <w:r w:rsidRPr="00124353">
              <w:fldChar w:fldCharType="end"/>
            </w:r>
            <w:r w:rsidRPr="00124353">
              <w:rPr>
                <w:lang w:val="en-US"/>
              </w:rPr>
              <w:t>,  stable remission**</w:t>
            </w:r>
            <w:r w:rsidRPr="00124353">
              <w:rPr>
                <w:lang w:val="en-US"/>
              </w:rPr>
              <w:fldChar w:fldCharType="begin" w:fldLock="1"/>
            </w:r>
            <w:r w:rsidRPr="00124353">
              <w:rPr>
                <w:lang w:val="en-US"/>
              </w:rPr>
              <w:instrText>ADDIN CSL_CITATION {"citationItems":[{"id":"ITEM-1","itemData":{"DOI":"10.1093/SCHBUL/SBV083","ISBN":"4722845247","ISSN":"0586-7614","PMID":"26101305","abstract":"A substantial proportion of schizophrenia-spectrum patients exhibit a cognitive impairment at illness onset. However, the long-term course of neurocognition and a possible neurotoxic effect of time spent in active psychosis, is a topic of controversy. Furthermore, it is of importance to find out what predicts the long-term course of neurocognition. Duration of untreated psychosis (DUP), accumulated time in psychosis the first year after start of treatment, relapse rates and symptoms are potential predictors of the long-term course. In this study, 261 first-episode psychosis patients were assessed neuropsychologically on one or more occasions. Patients were tested after remission of psychotic symptoms and reassessed 1, 2, 5, and 10 years after inclusion. The neurocognitive battery consisted of California Verbal Learning Test, Wisconsin Card Sorting Test, Controlled Oral Word Association Task, Trail Making A and B, and Finger Tapping. We calculated a composite score by adding the z-scores of 4 tests that were only moderately inter-correlated, not including Finger Tapping. Data were analyzed by a linear mixed model. The composite score was stable over 10 years. No significant relationship between psychosis before (DUP) or after start of treatment and the composite score was found, providing no support for the neurotoxicity hypothesis, and indicating that psychosis before start of treatment has no significant impact on the course and outcome in psychosis. We found no association between symptoms and the neurocognitive trajectory. Stable remission during the first year predicted neurocognitive functioning, suggesting that the early clinical course is a good predictor for the long-term course.","author":[{"dropping-particle":"","family":"Rund","given":"Bjørn Rishovd","non-dropping-particle":"","parse-names":false,"suffix":""},{"dropping-particle":"","family":"Barder","given":"Helene Eidsmo","non-dropping-particle":"","parse-names":false,"suffix":""},{"dropping-particle":"","family":"Evensen","given":"Julie","non-dropping-particle":"","parse-names":false,"suffix":""},{"dropping-particle":"","family":"Haahr","given":"Ulrik","non-dropping-particle":"","parse-names":false,"suffix":""},{"dropping-particle":"","family":"Hegelstad","given":"Wenche Ten Velden","non-dropping-particle":"","parse-names":false,"suffix":""},{"dropping-particle":"","family":"Joa","given":"Inge","non-dropping-particle":"","parse-names":false,"suffix":""},{"dropping-particle":"","family":"Johannessen","given":"Jan Olav","non-dropping-particle":"","parse-names":false,"suffix":""},{"dropping-particle":"","family":"Langeveld","given":"Johannes","non-dropping-particle":"","parse-names":false,"suffix":""},{"dropping-particle":"","family":"Larsen","given":"Tor Ketil","non-dropping-particle":"","parse-names":false,"suffix":""},{"dropping-particle":"","family":"Melle","given":"Ingrid","non-dropping-particle":"","parse-names":false,"suffix":""},{"dropping-particle":"","family":"Opjordsmoen","given":"Stein","non-dropping-particle":"","parse-names":false,"suffix":""},{"dropping-particle":"","family":"Røssberg","given":"Jan Ivar","non-dropping-particle":"","parse-names":false,"suffix":""},{"dropping-particle":"","family":"Simonsen","given":"Erik","non-dropping-particle":"","parse-names":false,"suffix":""},{"dropping-particle":"","family":"Sundet","given":"Kjetil","non-dropping-particle":"","parse-names":false,"suffix":""},{"dropping-particle":"","family":"Vaglum","given":"Per","non-dropping-particle":"","parse-names":false,"suffix":""},{"dropping-particle":"","family":"McGlashan","given":"Thomas","non-dropping-particle":"","parse-names":false,"suffix":""},{"dropping-particle":"","family":"Friis","given":"Svein","non-dropping-particle":"","parse-names":false,"suffix":""}],"container-title":"Schizophrenia Bulletin","id":"ITEM-1","issue":"1","issued":{"date-parts":[["2016","1","1"]]},"page":"87-95","publisher":"Oxford Academic","title":"Neurocognition and Duration of Psychosis: A 10-year Follow-up of First-Episode Patients","type":"article-journal","volume":"42"},"uris":["http://www.mendeley.com/documents/?uuid=ebaf2454-8bbf-3cfb-ab35-c238bb4482ca"]}],"mendeley":{"formattedCitation":"&lt;sup&gt;7&lt;/sup&gt;","plainTextFormattedCitation":"7","previouslyFormattedCitation":"&lt;sup&gt;7&lt;/sup&gt;"},"properties":{"noteIndex":0},"schema":"https://github.com/citation-style-language/schema/raw/master/csl-citation.json"}</w:instrText>
            </w:r>
            <w:r w:rsidRPr="00124353">
              <w:rPr>
                <w:lang w:val="en-US"/>
              </w:rPr>
              <w:fldChar w:fldCharType="separate"/>
            </w:r>
            <w:r w:rsidRPr="00124353">
              <w:rPr>
                <w:noProof/>
                <w:vertAlign w:val="superscript"/>
                <w:lang w:val="en-US"/>
              </w:rPr>
              <w:t>7</w:t>
            </w:r>
            <w:r w:rsidRPr="00124353">
              <w:fldChar w:fldCharType="end"/>
            </w:r>
            <w:r w:rsidRPr="00124353">
              <w:rPr>
                <w:lang w:val="en-US"/>
              </w:rPr>
              <w:t>, DAT*****</w:t>
            </w:r>
            <w:r w:rsidRPr="00124353">
              <w:rPr>
                <w:lang w:val="en-US"/>
              </w:rPr>
              <w:fldChar w:fldCharType="begin" w:fldLock="1"/>
            </w:r>
            <w:r w:rsidRPr="00124353">
              <w:rPr>
                <w:lang w:val="en-US"/>
              </w:rPr>
              <w:instrText>ADDIN CSL_CITATION {"citationItems":[{"id":"ITEM-1","itemData":{"DOI":"10.1016/J.PSYCHRES.2014.11.054","ISSN":"0165-1781","PMID":"25535007","abstract":"A substantial proportion of patients suffering from schizophrenia-spectrum disorders (SSDs) exhibit a general intellectual impairment at illness onset, but the subsequent intellectual course remains unclear. Relationships between accumulated time in psychosis and long-term intellectual functioning are largely uninvestigated, but may identify subgroups with different intellectual trajectories. Eighty-nine first-episode psychosis patients were investigated on IQ at baseline and at 10-years follow-up. Total time in psychosis was defined as two separate variables; Duration of psychosis before start of treatment (i.e. duration of untreated psychosis: DUP), and duration of psychosis after start of treatment (DAT). The sample was divided in three equal groups based on DUP and DAT, respectively. To investigate if diagnosis could separate IQ-trajectories beyond that of psychotic duration, two diagnostic categories were defined: core versus non-core SSDs. No significant change in IQ was found for the total sample. Intellectual course was not related to DUP or stringency of diagnostic category. However, a subgroup with long DAT demonstrated a significant intellectual decline, mainly associated with a weaker performance on test of immediate verbal recall/working memory (WAIS-R Digit Span). This indicates a relationship between accumulated duration of psychosis and long-term intellectual course, irrespective of diagnostic category, in a significant subgroup of patients.","author":[{"dropping-particle":"","family":"Barder","given":"Helene Eidsmo","non-dropping-particle":"","parse-names":false,"suffix":""},{"dropping-particle":"","family":"Sundet","given":"Kjetil","non-dropping-particle":"","parse-names":false,"suffix":""},{"dropping-particle":"","family":"Rund","given":"Bjørn Rishovd","non-dropping-particle":"","parse-names":false,"suffix":""},{"dropping-particle":"","family":"Evensen","given":"Julie","non-dropping-particle":"","parse-names":false,"suffix":""},{"dropping-particle":"","family":"Haahr","given":"Ulrik","non-dropping-particle":"","parse-names":false,"suffix":""},{"dropping-particle":"","family":"Velden Hegelstad","given":"Wenche","non-dropping-particle":"ten","parse-names":false,"suffix":""},{"dropping-particle":"","family":"Joa","given":"Inge","non-dropping-particle":"","parse-names":false,"suffix":""},{"dropping-particle":"","family":"Johannessen","given":"Jan Olav","non-dropping-particle":"","parse-names":false,"suffix":""},{"dropping-particle":"","family":"Langeveld","given":"Johannes","non-dropping-particle":"","parse-names":false,"suffix":""},{"dropping-particle":"","family":"Larsen","given":"Tor Ketil","non-dropping-particle":"","parse-names":false,"suffix":""},{"dropping-particle":"","family":"Melle","given":"Ingrid","non-dropping-particle":"","parse-names":false,"suffix":""},{"dropping-particle":"","family":"Opjordsmoen","given":"Stein","non-dropping-particle":"","parse-names":false,"suffix":""},{"dropping-particle":"","family":"Røssberg","given":"Jan Ivar","non-dropping-particle":"","parse-names":false,"suffix":""},{"dropping-particle":"","family":"Simonsen","given":"Erik","non-dropping-particle":"","parse-names":false,"suffix":""},{"dropping-particle":"","family":"Vaglum","given":"Per","non-dropping-particle":"","parse-names":false,"suffix":""},{"dropping-particle":"","family":"McGlashan","given":"Thomas","non-dropping-particle":"","parse-names":false,"suffix":""},{"dropping-particle":"","family":"Friis","given":"Svein","non-dropping-particle":"","parse-names":false,"suffix":""}],"container-title":"Psychiatry Research","id":"ITEM-1","issue":"3","issued":{"date-parts":[["2015","2","28"]]},"page":"515-521","publisher":"Elsevier","title":"10 year course of IQ in first-episode psychosis: Relationship between duration of psychosis and long-term intellectual trajectories","type":"article-journal","volume":"225"},"uris":["http://www.mendeley.com/documents/?uuid=814330ef-7083-3dda-ba56-419b9b3a9d88"]}],"mendeley":{"formattedCitation":"&lt;sup&gt;8&lt;/sup&gt;","plainTextFormattedCitation":"8","previouslyFormattedCitation":"&lt;sup&gt;8&lt;/sup&gt;"},"properties":{"noteIndex":0},"schema":"https://github.com/citation-style-language/schema/raw/master/csl-citation.json"}</w:instrText>
            </w:r>
            <w:r w:rsidRPr="00124353">
              <w:rPr>
                <w:lang w:val="en-US"/>
              </w:rPr>
              <w:fldChar w:fldCharType="separate"/>
            </w:r>
            <w:r w:rsidRPr="00124353">
              <w:rPr>
                <w:noProof/>
                <w:vertAlign w:val="superscript"/>
                <w:lang w:val="en-US"/>
              </w:rPr>
              <w:t>8</w:t>
            </w:r>
            <w:r w:rsidRPr="00124353">
              <w:fldChar w:fldCharType="end"/>
            </w:r>
            <w:r w:rsidRPr="00124353">
              <w:rPr>
                <w:lang w:val="en-US"/>
              </w:rPr>
              <w:t>, Baseline neurocognition</w:t>
            </w:r>
            <w:r w:rsidRPr="00124353">
              <w:rPr>
                <w:lang w:val="en-US"/>
              </w:rPr>
              <w:fldChar w:fldCharType="begin" w:fldLock="1"/>
            </w:r>
            <w:r w:rsidR="00BF1DA3">
              <w:rPr>
                <w:lang w:val="en-US"/>
              </w:rPr>
              <w:instrText>ADDIN CSL_CITATION {"citationItems":[{"id":"ITEM-1","itemData":{"DOI":"10.1016/J.SCHRES.2005.05.010","ISSN":"0920-9964","PMID":"15964177","abstract":"We previously reported relative stability in neuropsychological functions over a 4- to 5-year period after the onset of a first episode of schizophrenia, with patients demonstrating less improvement than controls on some functions [Hoff, A.L., Sakuma, M., Wieneke, M., Horon, R., Kushner, M., DeLisi, L.E., 1999. A longitudinal follow-up study of neuropsychological functioning subsequent to a first-episode of schizophrenia. American Journal of Psychiatry 156, 1336-1341.]. The current study was conducted to extend follow-up evaluations through 10 years of illness to determine whether neuropsychological functions remain stable or deteriorate over a longer time period. Twenty-one first episode patients and 8 controls were re-evaluated 10 years after an initial evaluation on neuropsychological and clinical measures. Repeated measures analyses demonstrated no differences between patients and controls in degree of change over this time period nor was change in symptoms reliably associated with improvement or deterioration in cognitive abilities. However, baseline level of cognitive functioning was correlated with the degree of change. Thus, when the baseline level of functioning was controlled for in the analyses, less or lack of improvement was seen in the patients compared with controls in verbal intellectual functioning, delayed verbal and nonverbal recall, and cognitive inhibition (Stroop Color Word Test). In no test did patients deteriorate significantly more than controls. We conclude that most first episode patients have had considerable cognitive decline by the time of their first hospitalization and that it remains relatively stable through at least 10 years of illness. Most cognitive change takes place early in this illness, prior to the first hospitalization, but its exact timing still remains unknown. © 2005 Elsevier B.V. All rights reserved.","author":[{"dropping-particle":"","family":"Hoff","given":"Anne L.","non-dropping-particle":"","parse-names":false,"suffix":""},{"dropping-particle":"","family":"Svetina","given":"Christine","non-dropping-particle":"","parse-names":false,"suffix":""},{"dropping-particle":"","family":"Shields","given":"Gail","non-dropping-particle":"","parse-names":false,"suffix":""},{"dropping-particle":"","family":"Stewart","given":"John","non-dropping-particle":"","parse-names":false,"suffix":""},{"dropping-particle":"","family":"DeLisi","given":"Lynn E.","non-dropping-particle":"","parse-names":false,"suffix":""}],"container-title":"Schizophrenia Research","id":"ITEM-1","issue":"1","issued":{"date-parts":[["2005","10","1"]]},"page":"27-34","publisher":"Elsevier","title":"Ten year longitudinal study of neuropsychological functioning subsequent to a first episode of schizophrenia","type":"article-journal","volume":"78"},"uris":["http://www.mendeley.com/documents/?uuid=cdc4c761-ed37-3a47-83e5-b76146152df7"]}],"mendeley":{"formattedCitation":"&lt;sup&gt;9&lt;/sup&gt;","plainTextFormattedCitation":"9","previouslyFormattedCitation":"&lt;sup&gt;10&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9</w:t>
            </w:r>
            <w:r w:rsidRPr="00124353">
              <w:fldChar w:fldCharType="end"/>
            </w:r>
            <w:r w:rsidRPr="00124353">
              <w:rPr>
                <w:lang w:val="en-US"/>
              </w:rPr>
              <w:t>, level of education</w:t>
            </w:r>
            <w:r w:rsidRPr="00124353">
              <w:rPr>
                <w:lang w:val="en-US"/>
              </w:rPr>
              <w:fldChar w:fldCharType="begin" w:fldLock="1"/>
            </w:r>
            <w:r w:rsidR="00BF1DA3">
              <w:rPr>
                <w:lang w:val="en-US"/>
              </w:rPr>
              <w:instrText>ADDIN CSL_CITATION {"citationItems":[{"id":"ITEM-1","itemData":{"DOI":"10.1016/J.SCHRES.2023.02.025","ISSN":"0920-9964","PMID":"36905766","author":[{"dropping-particle":"","family":"Murillo-García","given":"Nancy","non-dropping-particle":"","parse-names":false,"suffix":""},{"dropping-particle":"","family":"Ortíz-García de la Foz","given":"Víctor","non-dropping-particle":"","parse-names":false,"suffix":""},{"dropping-particle":"","family":"Miguel-Corredera","given":"Margarita","non-dropping-particle":"","parse-names":false,"suffix":""},{"dropping-particle":"","family":"Vázquez-Bourgon","given":"Javier","non-dropping-particle":"","parse-names":false,"suffix":""},{"dropping-particle":"","family":"Setién-Suero","given":"Esther","non-dropping-particle":"","parse-names":false,"suffix":""},{"dropping-particle":"","family":"Neergaard","given":"Karl","non-dropping-particle":"","parse-names":false,"suffix":""},{"dropping-particle":"","family":"Moya-Higueras","given":"Jorge","non-dropping-particle":"","parse-names":false,"suffix":""},{"dropping-particle":"","family":"Crespo-Facorro","given":"Benedicto","non-dropping-particle":"","parse-names":false,"suffix":""},{"dropping-particle":"","family":"Ayesa-Arriola","given":"Rosa","non-dropping-particle":"","parse-names":false,"suffix":""}],"container-title":"Schizophrenia Research","id":"ITEM-1","issued":{"date-parts":[["2023","4","1"]]},"page":"163-172","publisher":"Elsevier","title":"Intelligence quotient changes over 10 years: Diversity of cognitive profiles in first episode of psychosis and healthy controls","type":"article-journal","volume":"254"},"uris":["http://www.mendeley.com/documents/?uuid=f67f7756-4fc4-3c05-bb3c-2c2930ff67fd"]}],"mendeley":{"formattedCitation":"&lt;sup&gt;10&lt;/sup&gt;","plainTextFormattedCitation":"10","previouslyFormattedCitation":"&lt;sup&gt;11&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10</w:t>
            </w:r>
            <w:r w:rsidRPr="00124353">
              <w:fldChar w:fldCharType="end"/>
            </w:r>
            <w:r w:rsidRPr="00124353">
              <w:rPr>
                <w:lang w:val="en-US"/>
              </w:rPr>
              <w:t>, baseline IQ</w:t>
            </w:r>
            <w:r w:rsidRPr="00124353">
              <w:rPr>
                <w:lang w:val="en-US"/>
              </w:rPr>
              <w:fldChar w:fldCharType="begin" w:fldLock="1"/>
            </w:r>
            <w:r w:rsidR="00BF1DA3">
              <w:rPr>
                <w:lang w:val="en-US"/>
              </w:rPr>
              <w:instrText>ADDIN CSL_CITATION {"citationItems":[{"id":"ITEM-1","itemData":{"DOI":"10.1016/J.SCHRES.2023.02.025","ISSN":"0920-9964","PMID":"36905766","author":[{"dropping-particle":"","family":"Murillo-García","given":"Nancy","non-dropping-particle":"","parse-names":false,"suffix":""},{"dropping-particle":"","family":"Ortíz-García de la Foz","given":"Víctor","non-dropping-particle":"","parse-names":false,"suffix":""},{"dropping-particle":"","family":"Miguel-Corredera","given":"Margarita","non-dropping-particle":"","parse-names":false,"suffix":""},{"dropping-particle":"","family":"Vázquez-Bourgon","given":"Javier","non-dropping-particle":"","parse-names":false,"suffix":""},{"dropping-particle":"","family":"Setién-Suero","given":"Esther","non-dropping-particle":"","parse-names":false,"suffix":""},{"dropping-particle":"","family":"Neergaard","given":"Karl","non-dropping-particle":"","parse-names":false,"suffix":""},{"dropping-particle":"","family":"Moya-Higueras","given":"Jorge","non-dropping-particle":"","parse-names":false,"suffix":""},{"dropping-particle":"","family":"Crespo-Facorro","given":"Benedicto","non-dropping-particle":"","parse-names":false,"suffix":""},{"dropping-particle":"","family":"Ayesa-Arriola","given":"Rosa","non-dropping-particle":"","parse-names":false,"suffix":""}],"container-title":"Schizophrenia Research","id":"ITEM-1","issued":{"date-parts":[["2023","4","1"]]},"page":"163-172","publisher":"Elsevier","title":"Intelligence quotient changes over 10 years: Diversity of cognitive profiles in first episode of psychosis and healthy controls","type":"article-journal","volume":"254"},"uris":["http://www.mendeley.com/documents/?uuid=f67f7756-4fc4-3c05-bb3c-2c2930ff67fd"]}],"mendeley":{"formattedCitation":"&lt;sup&gt;10&lt;/sup&gt;","plainTextFormattedCitation":"10","previouslyFormattedCitation":"&lt;sup&gt;11&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10</w:t>
            </w:r>
            <w:r w:rsidRPr="00124353">
              <w:fldChar w:fldCharType="end"/>
            </w:r>
            <w:r w:rsidRPr="00124353">
              <w:rPr>
                <w:lang w:val="en-US"/>
              </w:rPr>
              <w:t>, age of illness onset</w:t>
            </w:r>
            <w:r w:rsidRPr="00124353">
              <w:rPr>
                <w:lang w:val="en-US"/>
              </w:rPr>
              <w:fldChar w:fldCharType="begin" w:fldLock="1"/>
            </w:r>
            <w:r w:rsidR="00BF1DA3">
              <w:rPr>
                <w:lang w:val="en-US"/>
              </w:rPr>
              <w:instrText>ADDIN CSL_CITATION {"citationItems":[{"id":"ITEM-1","itemData":{"DOI":"10.1016/J.SCHRES.2023.02.025","ISSN":"0920-9964","PMID":"36905766","author":[{"dropping-particle":"","family":"Murillo-García","given":"Nancy","non-dropping-particle":"","parse-names":false,"suffix":""},{"dropping-particle":"","family":"Ortíz-García de la Foz","given":"Víctor","non-dropping-particle":"","parse-names":false,"suffix":""},{"dropping-particle":"","family":"Miguel-Corredera","given":"Margarita","non-dropping-particle":"","parse-names":false,"suffix":""},{"dropping-particle":"","family":"Vázquez-Bourgon","given":"Javier","non-dropping-particle":"","parse-names":false,"suffix":""},{"dropping-particle":"","family":"Setién-Suero","given":"Esther","non-dropping-particle":"","parse-names":false,"suffix":""},{"dropping-particle":"","family":"Neergaard","given":"Karl","non-dropping-particle":"","parse-names":false,"suffix":""},{"dropping-particle":"","family":"Moya-Higueras","given":"Jorge","non-dropping-particle":"","parse-names":false,"suffix":""},{"dropping-particle":"","family":"Crespo-Facorro","given":"Benedicto","non-dropping-particle":"","parse-names":false,"suffix":""},{"dropping-particle":"","family":"Ayesa-Arriola","given":"Rosa","non-dropping-particle":"","parse-names":false,"suffix":""}],"container-title":"Schizophrenia Research","id":"ITEM-1","issued":{"date-parts":[["2023","4","1"]]},"page":"163-172","publisher":"Elsevier","title":"Intelligence quotient changes over 10 years: Diversity of cognitive profiles in first episode of psychosis and healthy controls","type":"article-journal","volume":"254"},"uris":["http://www.mendeley.com/documents/?uuid=f67f7756-4fc4-3c05-bb3c-2c2930ff67fd"]}],"mendeley":{"formattedCitation":"&lt;sup&gt;10&lt;/sup&gt;","plainTextFormattedCitation":"10","previouslyFormattedCitation":"&lt;sup&gt;11&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10</w:t>
            </w:r>
            <w:r w:rsidRPr="00124353">
              <w:fldChar w:fldCharType="end"/>
            </w:r>
            <w:r w:rsidRPr="00124353">
              <w:rPr>
                <w:lang w:val="en-US"/>
              </w:rPr>
              <w:t>, schizophrenia diagnosis</w:t>
            </w:r>
            <w:r w:rsidRPr="00124353">
              <w:rPr>
                <w:lang w:val="en-US"/>
              </w:rPr>
              <w:fldChar w:fldCharType="begin" w:fldLock="1"/>
            </w:r>
            <w:r w:rsidR="00BF1DA3">
              <w:rPr>
                <w:lang w:val="en-US"/>
              </w:rPr>
              <w:instrText>ADDIN CSL_CITATION {"citationItems":[{"id":"ITEM-1","itemData":{"DOI":"10.1001/JAMAPSYCHIATRY.2022.1142","ISSN":"2168-622X","PMID":"35583896","abstract":"&lt;h3&gt;Importance&lt;/h3&gt;&lt;p&gt;Schizophrenia is associated with major cognitive deficits and has been conceptualized as both a neurodevelopmental and a neurodegenerative disorder. However, when deficits develop and how they change over the course of illness is uncertain.&lt;/p&gt;&lt;h3&gt;Objective&lt;/h3&gt;&lt;p&gt;To trace cognition from elementary school to old age to test neurodevelopmental and neurodegenerative theories of psychotic disorders.&lt;/p&gt;&lt;h3&gt;Design, Setting, and Participants&lt;/h3&gt;&lt;p&gt;Data were taken from the Suffolk County Mental Health Project, a first-admission longitudinal cohort study of individuals with psychotic disorders. Participants were recruited from all 12 inpatient psychiatric facilities in Suffolk County, New York. This analysis concerns the 428 participants with at least 2 estimates of general cognitive ability. Data were collected between September 1989 and October 2019, and data were analyzed from January 2020 to October 2021.&lt;/p&gt;&lt;h3&gt;Exposures&lt;/h3&gt;&lt;p&gt;Psychiatric hospitalization for psychosis.&lt;/p&gt;&lt;h3&gt;Main Outcomes and Measures&lt;/h3&gt;&lt;p&gt;Preadmission cognitive scores were extracted from school and medical records. Postonset cognitive scores were based on neuropsychological testing at 6-month, 24-month, 20-year, and 25-year follow-ups.&lt;/p&gt;&lt;h3&gt;Results&lt;/h3&gt;&lt;p&gt;Of the 428 included individuals (212 with schizophrenia and 216 with other psychotic disorders), 254 (59.6%) were male, and the mean (SD) age at psychosis onset was 27 (9) years. Three phases of cognitive change were observed: normative, declining, and deteriorating. In the first phase, cognition was stable. Fourteen years before psychosis onset, those with schizophrenia began to experience cognitive decline at a rate of 0.35 intelligence quotient (IQ) points per year (95% CI, 0.29-0.42;&lt;i&gt;P&lt;/i&gt; &amp;lt; .001), a significantly faster decline than those with other psychotic disorders (0.15 IQ points per year; 95% CI, 0.08-0.22,&lt;i&gt;P&lt;/i&gt; &amp;lt; .001). At 22 years after onset, both groups declined at a rate of 0.59 IQ points per year (95% CI, 0.25-0.94;&lt;i&gt;P&lt;/i&gt; &amp;lt; .001).&lt;/p&gt;&lt;h3&gt;Conclusions and Relevance&lt;/h3&gt;&lt;p&gt;In this cohort study, cognitive trajectories in schizophrenia were consistent with both a neurodevelopmental and neurodegenerative pattern, resulting in a loss of 16 IQ points over the period of observation. Cognitive decline began long prior to psychosis onset, suggesting the window for primary prevention is earlier than previously thought. A window for secondary prevention emerges in the third decade of illn…","author":[{"dropping-particle":"","family":"Jonas","given":"Katherine","non-dropping-particle":"","parse-names":false,"suffix":""},{"dropping-particle":"","family":"Lian","given":"Wenxuan","non-dropping-particle":"","parse-names":false,"suffix":""},{"dropping-particle":"","family":"Callahan","given":"Jennifer","non-dropping-particle":"","parse-names":false,"suffix":""},{"dropping-particle":"","family":"Ruggero","given":"Camilo J.","non-dropping-particle":"","parse-names":false,"suffix":""},{"dropping-particle":"","family":"Clouston","given":"Sean","non-dropping-particle":"","parse-names":false,"suffix":""},{"dropping-particle":"","family":"Reichenberg","given":"Avraham","non-dropping-particle":"","parse-names":false,"suffix":""},{"dropping-particle":"","family":"Carlson","given":"Gabrielle A.","non-dropping-particle":"","parse-names":false,"suffix":""},{"dropping-particle":"","family":"Bromet","given":"Evelyn J.","non-dropping-particle":"","parse-names":false,"suffix":""},{"dropping-particle":"","family":"Kotov","given":"Roman","non-dropping-particle":"","parse-names":false,"suffix":""}],"container-title":"JAMA Psychiatry","id":"ITEM-1","issue":"7","issued":{"date-parts":[["2022","7","1"]]},"page":"659-666","publisher":"American Medical Association","title":"The Course of General Cognitive Ability in Individuals With Psychotic Disorders","type":"article-journal","volume":"79"},"uris":["http://www.mendeley.com/documents/?uuid=fcb5a59b-3386-397f-9aa3-be1ae2987bb7"]}],"mendeley":{"formattedCitation":"&lt;sup&gt;11&lt;/sup&gt;","plainTextFormattedCitation":"11","previouslyFormattedCitation":"&lt;sup&gt;12&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11</w:t>
            </w:r>
            <w:r w:rsidRPr="00124353">
              <w:fldChar w:fldCharType="end"/>
            </w:r>
            <w:r w:rsidRPr="00124353">
              <w:rPr>
                <w:vertAlign w:val="superscript"/>
                <w:lang w:val="en-US"/>
              </w:rPr>
              <w:t>,</w:t>
            </w:r>
            <w:r w:rsidRPr="00124353">
              <w:rPr>
                <w:vertAlign w:val="superscript"/>
                <w:lang w:val="en-US"/>
              </w:rPr>
              <w:fldChar w:fldCharType="begin" w:fldLock="1"/>
            </w:r>
            <w:r w:rsidRPr="00124353">
              <w:rPr>
                <w:vertAlign w:val="superscript"/>
                <w:lang w:val="en-US"/>
              </w:rPr>
              <w:instrText>ADDIN CSL_CITATION {"citationItems":[{"id":"ITEM-1","itemData":{"DOI":"10.1001/jamapsychiatry.2019.3993","ISSN":"2168622X","PMID":"31825511","abstract":"Importance: It remains uncertain whether people with psychotic disorders experience progressive cognitive decline or normal cognitive aging after first hospitalization. This information is essential for prognostication in clinical settings, deployment of cognitive remediation, and public health policy. Objective: To examine long-term cognitive changes in individuals with psychotic disorders and to compare age-related differences in cognitive performance between people with psychotic disorders and matched control individuals (ie, individuals who had never had psychotic disorders). Design, Setting, and Participants: The Suffolk County Mental Health Project is an inception cohort study of first-admission patients with psychosis. Cognitive functioning was assessed 2 and 20 years later. Patients were recruited from the 12 inpatient facilities of Suffolk County, New York. At year 20, the control group was recruited by random digit dialing and matched to the clinical cohort on zip code and demographics. Data were collected between September 1991 and July 2015. Analysis began January 2016. Main Outcomes and Measures: Change in cognitive functioning in 6 domains: verbal knowledge (Wechsler Adult Intelligence Scale-Revised vocabulary test), verbal declarative memory (Verbal Paired Associates test I and II), visual declarative memory (Visual Reproduction test I and II), attention and processing speed (Symbol Digit Modalities Test-written and oral; Trail Making Test [TMT]-A), abstraction-executive function (Trenerry Stroop Color Word Test; TMT-B), and verbal fluency (Controlled Oral Word Association Test). Results: A total of 705 participants were included in the analyses (mean [SD] age at year 20, 49.4 [10.1] years): 445 individuals (63.1%) had psychotic disorders (211 with schizophrenia spectrum [138 (65%) male]; 164 with affective psychoses [76 (46%) male]; 70 with other psychoses [43 (61%) male]); and 260 individuals (36.9%) in the control group (50.5 [9.0] years; 134 [51.5%] male). Cognition in individuals with a psychotic disorder declined on all but 2 tests (average decline: d = 0.31; range, 0.17-0.54; all P &lt;.001). Cognitive declines were associated with worsening vocational functioning (Visual Reproduction test II: r = 0.20; Symbol Digit Modalities Test-written: r = 0.25; Stroop: r = 0.24; P &lt;.009) and worsening negative symptoms (avolition: Symbol Digit Modalities Test-written: r = -0.24; TMT-A: r = -0.21; Stroop: r = -0.21; all P &lt;.009; inexpressivity: S…","author":[{"dropping-particle":"","family":"Fett","given":"Anne Kathrin J.","non-dropping-particle":"","parse-names":false,"suffix":""},{"dropping-particle":"","family":"Velthorst","given":"Eva","non-dropping-particle":"","parse-names":false,"suffix":""},{"dropping-particle":"","family":"Reichenberg","given":"Abraham","non-dropping-particle":"","parse-names":false,"suffix":""},{"dropping-particle":"","family":"Ruggero","given":"Camilo J.","non-dropping-particle":"","parse-names":false,"suffix":""},{"dropping-particle":"","family":"Callahan","given":"Jennifer L.","non-dropping-particle":"","parse-names":false,"suffix":""},{"dropping-particle":"","family":"Fochtmann","given":"Laura J.","non-dropping-particle":"","parse-names":false,"suffix":""},{"dropping-particle":"","family":"Carlson","given":"Gabrielle A.","non-dropping-particle":"","parse-names":false,"suffix":""},{"dropping-particle":"","family":"Perlman","given":"Greg","non-dropping-particle":"","parse-names":false,"suffix":""},{"dropping-particle":"","family":"Bromet","given":"Evelyn J.","non-dropping-particle":"","parse-names":false,"suffix":""},{"dropping-particle":"","family":"Kotov","given":"Roman","non-dropping-particle":"","parse-names":false,"suffix":""}],"container-title":"JAMA Psychiatry","id":"ITEM-1","issue":"4","issued":{"date-parts":[["2020"]]},"page":"387-396","title":"Long-term Changes in Cognitive Functioning in Individuals with Psychotic Disorders: Findings from the Suffolk County Mental Health Project","type":"article-journal","volume":"77"},"uris":["http://www.mendeley.com/documents/?uuid=ac864352-f0c4-44e6-bbba-39307b617882"]}],"mendeley":{"formattedCitation":"&lt;sup&gt;5&lt;/sup&gt;","plainTextFormattedCitation":"5","previouslyFormattedCitation":"&lt;sup&gt;5&lt;/sup&gt;"},"properties":{"noteIndex":0},"schema":"https://github.com/citation-style-language/schema/raw/master/csl-citation.json"}</w:instrText>
            </w:r>
            <w:r w:rsidRPr="00124353">
              <w:rPr>
                <w:vertAlign w:val="superscript"/>
                <w:lang w:val="en-US"/>
              </w:rPr>
              <w:fldChar w:fldCharType="separate"/>
            </w:r>
            <w:r w:rsidRPr="00124353">
              <w:rPr>
                <w:noProof/>
                <w:vertAlign w:val="superscript"/>
                <w:lang w:val="en-US"/>
              </w:rPr>
              <w:t>5</w:t>
            </w:r>
            <w:r w:rsidRPr="00124353">
              <w:fldChar w:fldCharType="end"/>
            </w:r>
            <w:r w:rsidRPr="00124353">
              <w:rPr>
                <w:lang w:val="en-US"/>
              </w:rPr>
              <w:t>, premorbid IQ</w:t>
            </w:r>
            <w:r w:rsidRPr="00124353">
              <w:rPr>
                <w:lang w:val="en-US"/>
              </w:rPr>
              <w:fldChar w:fldCharType="begin" w:fldLock="1"/>
            </w:r>
            <w:r w:rsidR="00BF1DA3">
              <w:rPr>
                <w:lang w:val="en-US"/>
              </w:rPr>
              <w:instrText>ADDIN CSL_CITATION {"citationItems":[{"id":"ITEM-1","itemData":{"DOI":"10.1016/J.SCHRES.2006.06.033","ISSN":"0920-9964","PMID":"16904292","abstract":"The aim of the present study was to examine the longitudinal course of IQ and its heterogeneity in patients with schizophrenia, from the perspective of the two main \"subtypes\" of schizophrenia described in the literature: progressive cognitive deficit versus cognitive stabilisation or recovery. Premorbid IQ scores and WAIS IQ scores of 100 first onset patients were obtained at first hospitalization (T1) and after 10 years (T2). Significant changes in IQ over time were found, representing (i) at T1, a deterioration compared to premorbid intelligence (B = - 6.3, 95% CI - 9.5 to - 3.0, p &lt; 0.0001), followed by (ii) a recovery at T2 where IQ matched premorbid intelligence again (B = 0.5, 95% CI - 3.1 to 4.0, p = 0.79). In addition, a significant interaction was found between course of IQ over time and estimated premorbid IQ, demonstrating that subjects with lower premorbid IQ levels remained stable over time whereas in individuals with higher premorbid IQ levels a pattern of deterioration was evident at T1, followed by a recovery up to premorbid level at T2. The data confirm the importance of estimated premorbid IQ as an indicator of the longitudinal course of cognitive functioning in patients with schizophrenia and add evidence to the hypothesis of heterogeneity or \"subtypes\" of schizophrenia. The data, however, do not confirm the existence of progressive deterioration of cognitive functioning. Rather, catching up of cognitive function later in the course of the illness may take place in those whose deficits become apparent in the early phases of illness, whereas those with the most severe premorbid impairments remain stable. © 2006 Elsevier B.V. All rights reserved.","author":[{"dropping-particle":"","family":"Winkel","given":"Ruud","non-dropping-particle":"van","parse-names":false,"suffix":""},{"dropping-particle":"","family":"Myin-Germeys","given":"Inez","non-dropping-particle":"","parse-names":false,"suffix":""},{"dropping-particle":"","family":"Delespaul","given":"Philippe","non-dropping-particle":"","parse-names":false,"suffix":""},{"dropping-particle":"","family":"Peuskens","given":"Jozef","non-dropping-particle":"","parse-names":false,"suffix":""},{"dropping-particle":"","family":"Hert","given":"Marc","non-dropping-particle":"De","parse-names":false,"suffix":""},{"dropping-particle":"","family":"Os","given":"Jim","non-dropping-particle":"van","parse-names":false,"suffix":""}],"container-title":"Schizophrenia Research","id":"ITEM-1","issue":"1-3","issued":{"date-parts":[["2006","12","1"]]},"page":"47-54","publisher":"Elsevier","title":"Premorbid IQ as a predictor for the course of IQ in first onset patients with schizophrenia: A 10-year follow-up study","type":"article-journal","volume":"88"},"uris":["http://www.mendeley.com/documents/?uuid=e9d06151-a6b7-344f-b055-33bab0fd066f"]}],"mendeley":{"formattedCitation":"&lt;sup&gt;12&lt;/sup&gt;","plainTextFormattedCitation":"12","previouslyFormattedCitation":"&lt;sup&gt;13&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12</w:t>
            </w:r>
            <w:r w:rsidRPr="00124353">
              <w:fldChar w:fldCharType="end"/>
            </w:r>
            <w:r w:rsidRPr="00124353">
              <w:rPr>
                <w:lang w:val="en-US"/>
              </w:rPr>
              <w:t>, Cannabis sessaition</w:t>
            </w:r>
            <w:r w:rsidRPr="00124353">
              <w:rPr>
                <w:lang w:val="en-US"/>
              </w:rPr>
              <w:fldChar w:fldCharType="begin" w:fldLock="1"/>
            </w:r>
            <w:r w:rsidR="00BF1DA3">
              <w:rPr>
                <w:lang w:val="en-US"/>
              </w:rPr>
              <w:instrText>ADDIN CSL_CITATION {"citationItems":[{"id":"ITEM-1","itemData":{"DOI":"10.3389/FPSYT.2019.00495","ISSN":"1664-0640","PMID":"31354551","abstract":"Background: Cognitive impairment may be a risk factor for, as well as a consequence of, psychosis. Non-remitting symptoms, premorbid functioning, level of education, and socioeconomic background are known correlates. A possible confounder of these associations is substance use, which is common among patients with psychosis and linked to worse clinical outcomes. Studies however show mixed results for the effect of substance use on cognitive outcomes. In this study, the long-term associations of substance use with cognition in a representative sample of first-episode psychosis patients were examined. Methods: The sample consisted of 195 patients. They were assessed for symptom levels, function, and neurocognition at 1, 2, 5, and 10 years after first treatment. Test scores were grouped into factor analysis-based indices: motor speed, verbal learning, visuomotor processing, verbal fluency, and executive functioning. A standardized composite score of all tests was also used. Patients were divided into four groups based on substance-use patterns during the first 2 years of treatment: persistent users, episodic users, stop-users, and nonusers. Data were analyzed using linear mixed effects modeling. Results: Gender, premorbid academic functioning, and previous education were the strongest predictors of cognitive trajectories. However, on motor speed and verbal learning indices, patients who stopped using substances within the first 2 years of follow-up improved over time, whereas the other groups did not. For verbal fluency, the longitudinal course was parallel for all four groups, while patients who stopped using substances demonstrated superior performances compared with nonusers. Persistent users demonstrated impaired visuomotor processing speed compared with nonusers. Within the stop- and episodic use groups, patients with narrow schizophrenia diagnoses performed worse compared with patients with other diagnoses on verbal learning and on the overall composite neurocognitive index. Discussion: This study is one of very few long-term studies on cognitive impairments in first-episode psychosis focusing explicitly on substance use. Early cessation of substance use was associated with less cognitive impairment and some improvement over time on some cognitive measures, indicating a milder illness course and superior cognitive reserves to draw from in recovering from psychosis.","author":[{"dropping-particle":"","family":"Weibell","given":"Melissa A.","non-dropping-particle":"","parse-names":false,"suffix":""},{"dropping-particle":"","family":"Johannessen","given":"Jan Olav","non-dropping-particle":"","parse-names":false,"suffix":""},{"dropping-particle":"","family":"Auestad","given":"Bjørn","non-dropping-particle":"","parse-names":false,"suffix":""},{"dropping-particle":"","family":"Bramness","given":"Jørgen","non-dropping-particle":"","parse-names":false,"suffix":""},{"dropping-particle":"","family":"Brønnick","given":"Kolbjørn","non-dropping-particle":"","parse-names":false,"suffix":""},{"dropping-particle":"","family":"Haahr","given":"Ulrik","non-dropping-particle":"","parse-names":false,"suffix":""},{"dropping-particle":"","family":"Joa","given":"Inge","non-dropping-particle":"","parse-names":false,"suffix":""},{"dropping-particle":"","family":"Larsen","given":"Tor Ketil","non-dropping-particle":"","parse-names":false,"suffix":""},{"dropping-particle":"","family":"Melle","given":"Ingrid","non-dropping-particle":"","parse-names":false,"suffix":""},{"dropping-particle":"","family":"Opjordsmoen","given":"Stein","non-dropping-particle":"","parse-names":false,"suffix":""},{"dropping-particle":"","family":"Rund","given":"Bjørn Rishovd","non-dropping-particle":"","parse-names":false,"suffix":""},{"dropping-particle":"","family":"Røssberg","given":"Jan Ivar","non-dropping-particle":"","parse-names":false,"suffix":""},{"dropping-particle":"","family":"Simonsen","given":"Erik","non-dropping-particle":"","parse-names":false,"suffix":""},{"dropping-particle":"","family":"Vaglum","given":"Per","non-dropping-particle":"","parse-names":false,"suffix":""},{"dropping-particle":"","family":"Stain","given":"Helen","non-dropping-particle":"","parse-names":false,"suffix":""},{"dropping-particle":"","family":"Friis","given":"Svein","non-dropping-particle":"","parse-names":false,"suffix":""},{"dropping-particle":"","family":"Velden Hegelstad","given":"Wenche","non-dropping-particle":"Ten","parse-names":false,"suffix":""}],"container-title":"Frontiers in psychiatry","id":"ITEM-1","issue":"JULY","issued":{"date-parts":[["2019"]]},"publisher":"Front Psychiatry","title":"Early Substance Use Cessation Improves Cognition-10 Years Outcome in First-Episode Psychosis Patients","type":"article-journal","volume":"10"},"uris":["http://www.mendeley.com/documents/?uuid=3deb7d08-fb3a-33f5-a204-18c131d95f69"]}],"mendeley":{"formattedCitation":"&lt;sup&gt;13&lt;/sup&gt;","plainTextFormattedCitation":"13","previouslyFormattedCitation":"&lt;sup&gt;14&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13</w:t>
            </w:r>
            <w:r w:rsidRPr="00124353">
              <w:fldChar w:fldCharType="end"/>
            </w:r>
            <w:r w:rsidRPr="00124353">
              <w:rPr>
                <w:lang w:val="en-US"/>
              </w:rPr>
              <w:t>****** symptom severity*******</w:t>
            </w:r>
            <w:r w:rsidRPr="00124353">
              <w:rPr>
                <w:lang w:val="en-US"/>
              </w:rPr>
              <w:fldChar w:fldCharType="begin" w:fldLock="1"/>
            </w:r>
            <w:r w:rsidR="00BF1DA3">
              <w:rPr>
                <w:lang w:val="en-US"/>
              </w:rPr>
              <w:instrText>ADDIN CSL_CITATION {"citationItems":[{"id":"ITEM-1","itemData":{"DOI":"10.1176/APPI.AJP.2019.18091088","ISSN":"1535-7228","PMID":"31256609","abstract":"Objective: Schizophrenia is associated with a marked cognitive impairment that is widely believed to remain stable after illness onset. Yet, to date, 10-year prospective studies of cognitive functioning following the first episode with good methodology are rare. The authors examined whether schizophrenia patients experience cognitive decline after the first episode, whether this decline is generalized or confined to individual neuropsychological functions, and whether decline is specific to schizophrenia. Methods: Participants were from a population-based casecontrol study of patients with first-episode psychosis who were followed prospectively up to 10 years after first admission. A neuropsychological battery was administered at index presentation and at follow-up to patients with a diagnosis of schizophrenia (N=65) or other psychoses (N=41) as well as to healthy comparison subjects (N=103). Results: The schizophrenia group exhibited declines in IQ and in measures of verbal knowledge and of memory, but not processing speed or executive functions. Processing speed and executive function impairments were already present at the first episode and remained stable thereafter. The magnitude of declines ranged between 0.28 and 0.66 standard deviations. Decline in measures of memory was not specific to schizophrenia and was also apparent in the group of patients with other psychoses. Healthy individuals with low IQ showed no evidence of decline, suggesting that a decline is specific to psychosis. Conclusions: Patients with schizophrenia and other psychoses experience cognitive decline after illness onset, but the magnitude of decline varies across cognitive functions. Distinct mechanisms consequent to the illness and/or psychosocial factors may underlie impairments across different cognitive functions.","author":[{"dropping-particle":"","family":"Zanelli","given":"Jolanta","non-dropping-particle":"","parse-names":false,"suffix":""},{"dropping-particle":"","family":"Mollon","given":"Josephine","non-dropping-particle":"","parse-names":false,"suffix":""},{"dropping-particle":"","family":"Sandin","given":"Sven","non-dropping-particle":"","parse-names":false,"suffix":""},{"dropping-particle":"","family":"Morgan","given":"Craig","non-dropping-particle":"","parse-names":false,"suffix":""},{"dropping-particle":"","family":"Dazzan","given":"Paola","non-dropping-particle":"","parse-names":false,"suffix":""},{"dropping-particle":"","family":"Pilecka","given":"Izabela","non-dropping-particle":"","parse-names":false,"suffix":""},{"dropping-particle":"","family":"Marques","given":"Tiago Reis","non-dropping-particle":"","parse-names":false,"suffix":""},{"dropping-particle":"","family":"David","given":"Anthony S.","non-dropping-particle":"","parse-names":false,"suffix":""},{"dropping-particle":"","family":"Morgan","given":"Kevin","non-dropping-particle":"","parse-names":false,"suffix":""},{"dropping-particle":"","family":"Fearon","given":"Paul","non-dropping-particle":"","parse-names":false,"suffix":""},{"dropping-particle":"","family":"Doody","given":"Gillian A.","non-dropping-particle":"","parse-names":false,"suffix":""},{"dropping-particle":"","family":"Jones","given":"Peter B.","non-dropping-particle":"","parse-names":false,"suffix":""},{"dropping-particle":"","family":"Murray","given":"Robin M.","non-dropping-particle":"","parse-names":false,"suffix":""},{"dropping-particle":"","family":"Reichenberg","given":"Abraham","non-dropping-particle":"","parse-names":false,"suffix":""}],"container-title":"The American journal of psychiatry","id":"ITEM-1","issue":"10","issued":{"date-parts":[["2019"]]},"page":"811-819","publisher":"Am J Psychiatry","title":"Cognitive Change in Schizophrenia and Other Psychoses in the Decade Following the First Episode","type":"article-journal","volume":"176"},"uris":["http://www.mendeley.com/documents/?uuid=f96cd2ca-59bf-3b35-adac-bfedb7bd677d"]}],"mendeley":{"formattedCitation":"&lt;sup&gt;14&lt;/sup&gt;","plainTextFormattedCitation":"14","previouslyFormattedCitation":"&lt;sup&gt;9&lt;/sup&gt;"},"properties":{"noteIndex":0},"schema":"https://github.com/citation-style-language/schema/raw/master/csl-citation.json"}</w:instrText>
            </w:r>
            <w:r w:rsidRPr="00124353">
              <w:rPr>
                <w:lang w:val="en-US"/>
              </w:rPr>
              <w:fldChar w:fldCharType="separate"/>
            </w:r>
            <w:r w:rsidR="00BF1DA3" w:rsidRPr="00BF1DA3">
              <w:rPr>
                <w:noProof/>
                <w:vertAlign w:val="superscript"/>
                <w:lang w:val="en-US"/>
              </w:rPr>
              <w:t>14</w:t>
            </w:r>
            <w:r w:rsidRPr="00124353">
              <w:rPr>
                <w:lang w:val="en-US"/>
              </w:rPr>
              <w:fldChar w:fldCharType="end"/>
            </w:r>
            <w:r w:rsidRPr="00124353">
              <w:rPr>
                <w:lang w:val="en-US"/>
              </w:rPr>
              <w:t xml:space="preserve">, </w:t>
            </w:r>
          </w:p>
        </w:tc>
      </w:tr>
      <w:tr w:rsidR="00124353" w:rsidRPr="003C0E9F" w14:paraId="60FD4D73" w14:textId="77777777" w:rsidTr="00A2771C">
        <w:tc>
          <w:tcPr>
            <w:tcW w:w="3261" w:type="dxa"/>
          </w:tcPr>
          <w:p w14:paraId="1E7FC2C7" w14:textId="6DA0F5C0" w:rsidR="00124353" w:rsidRPr="00124353" w:rsidRDefault="00124353" w:rsidP="00124353">
            <w:pPr>
              <w:rPr>
                <w:lang w:val="en-US"/>
              </w:rPr>
            </w:pPr>
            <w:r w:rsidRPr="00124353">
              <w:rPr>
                <w:lang w:val="en-US"/>
              </w:rPr>
              <w:t>Variable</w:t>
            </w:r>
            <w:r w:rsidR="00DA4C5C">
              <w:rPr>
                <w:lang w:val="en-US"/>
              </w:rPr>
              <w:t>s</w:t>
            </w:r>
            <w:r w:rsidRPr="00124353">
              <w:rPr>
                <w:lang w:val="en-US"/>
              </w:rPr>
              <w:t xml:space="preserve"> associated to change in chronic schizophrenia patients</w:t>
            </w:r>
          </w:p>
        </w:tc>
        <w:tc>
          <w:tcPr>
            <w:tcW w:w="3446" w:type="dxa"/>
          </w:tcPr>
          <w:p w14:paraId="26601593" w14:textId="77777777" w:rsidR="00124353" w:rsidRPr="00124353" w:rsidRDefault="00124353" w:rsidP="00124353">
            <w:pPr>
              <w:rPr>
                <w:lang w:val="en-US"/>
              </w:rPr>
            </w:pPr>
            <w:r w:rsidRPr="00124353">
              <w:rPr>
                <w:lang w:val="en-US"/>
              </w:rPr>
              <w:t>Symptom levels, global functioning, social functioning, disease insight, substance use</w:t>
            </w:r>
          </w:p>
        </w:tc>
        <w:tc>
          <w:tcPr>
            <w:tcW w:w="3500" w:type="dxa"/>
          </w:tcPr>
          <w:p w14:paraId="4F28749B" w14:textId="77777777" w:rsidR="00124353" w:rsidRPr="00124353" w:rsidRDefault="00124353" w:rsidP="00124353">
            <w:pPr>
              <w:rPr>
                <w:lang w:val="en-US"/>
              </w:rPr>
            </w:pPr>
            <w:r w:rsidRPr="00124353">
              <w:rPr>
                <w:lang w:val="en-US"/>
              </w:rPr>
              <w:t>Age</w:t>
            </w:r>
            <w:r w:rsidRPr="00124353">
              <w:rPr>
                <w:lang w:val="en-US"/>
              </w:rPr>
              <w:fldChar w:fldCharType="begin" w:fldLock="1"/>
            </w:r>
            <w:r w:rsidRPr="00124353">
              <w:rPr>
                <w:lang w:val="en-US"/>
              </w:rPr>
              <w:instrText>ADDIN CSL_CITATION {"citationItems":[{"id":"ITEM-1","itemData":{"DOI":"10.1176/APPI.AJP.2013.12111438/ASSET/IMAGES/LARGE/91F2.JPEG","ISSN":"15357228","PMID":"24030246","abstract":"Objective: Despite the widespread belief that neuropsychological decline is a cardinal feature of the progression from the premorbid stage to the chronic form of schizophrenia, few longitudinal studies have examined change in neuropsychological functioning from before to after illness onset. The authors examined whether neuropsychological decline is unique to schizophrenia, whether it is generalized or confined to particular mental functions, and whether individuals with schizophrenia also have cognitive problems in everyday life. Method: Participants were members of a representative cohort of 1,037 individuals born in Dunedin, New Zealand, in 1972 and 1973 and followed prospectively to age 38, with 95% retention. Assessment of IQ and specific neuropsychological functions was conducted at ages 7, 9, 11, and 13, and again at age 38. Informants also reported on any cognitive problems at age 38. Results: Individuals with schizophrenia exhibited declines in IQ and in a range of mental functions, particularly those tapping processing speed, learning, executive function, and motor function. There was little evidence of decline in verbal abilities or delayed memory, however, and the developmental progression of deficits in schizophrenia differed across mental functions. Processing speed deficits increased gradually from childhood to beyond the early teen years, whereas verbal deficits emerged early but remained static thereafter. Neuropsychological decline was specific to schizophrenia, as no evidence of decline was apparent among individuals with persistent depression, children with mild cognitive impairment, individuals matched on childhood risk factors for schizophrenia, and psychiatrically healthy individuals. Informants also noticed more cognitive problems in individuals with schizophrenia. Conclusions: There is substantial neuropsychological decline in schizophrenia from the premorbid to the postonset period, but the extent and developmental progression of decline varies across mental functions. Findings suggest that different pathophysiological mechanisms may underlie deficits in different mental functions.","author":[{"dropping-particle":"","family":"Meier","given":"Madeline H.","non-dropping-particle":"","parse-names":false,"suffix":""},{"dropping-particle":"","family":"Caspi","given":"Avshalom","non-dropping-particle":"","parse-names":false,"suffix":""},{"dropping-particle":"","family":"Reichenberg","given":"Abraham","non-dropping-particle":"","parse-names":false,"suffix":""},{"dropping-particle":"","family":"Keefe","given":"Richard S.E.","non-dropping-particle":"","parse-names":false,"suffix":""},{"dropping-particle":"","family":"Fisher","given":"Helen L.","non-dropping-particle":"","parse-names":false,"suffix":""},{"dropping-particle":"","family":"Harrington","given":"Honalee","non-dropping-particle":"","parse-names":false,"suffix":""},{"dropping-particle":"","family":"Houts","given":"Renate","non-dropping-particle":"","parse-names":false,"suffix":""},{"dropping-particle":"","family":"Poulton","given":"Richie","non-dropping-particle":"","parse-names":false,"suffix":""},{"dropping-particle":"","family":"Moffitt","given":"Terrie E.","non-dropping-particle":"","parse-names":false,"suffix":""}],"container-title":"American Journal of Psychiatry","id":"ITEM-1","issue":"1","issued":{"date-parts":[["2014","1","1"]]},"page":"91-101","publisher":"American Psychiatric Association","title":"Neuropsychological decline in schizophrenia from the premorbid to the postonset period: Evidence from a population-representative longitudinal study","type":"article-journal","volume":"171"},"uris":["http://www.mendeley.com/documents/?uuid=e7e60b6c-3072-39a2-b611-9d5021c1546a"]}],"mendeley":{"formattedCitation":"&lt;sup&gt;1&lt;/sup&gt;","plainTextFormattedCitation":"1","previouslyFormattedCitation":"&lt;sup&gt;1&lt;/sup&gt;"},"properties":{"noteIndex":0},"schema":"https://github.com/citation-style-language/schema/raw/master/csl-citation.json"}</w:instrText>
            </w:r>
            <w:r w:rsidRPr="00124353">
              <w:rPr>
                <w:lang w:val="en-US"/>
              </w:rPr>
              <w:fldChar w:fldCharType="separate"/>
            </w:r>
            <w:r w:rsidRPr="00124353">
              <w:rPr>
                <w:noProof/>
                <w:vertAlign w:val="superscript"/>
                <w:lang w:val="en-US"/>
              </w:rPr>
              <w:t>1</w:t>
            </w:r>
            <w:r w:rsidRPr="00124353">
              <w:fldChar w:fldCharType="end"/>
            </w:r>
          </w:p>
          <w:p w14:paraId="5E0E2DBB" w14:textId="77777777" w:rsidR="00124353" w:rsidRPr="00124353" w:rsidRDefault="00124353" w:rsidP="00124353">
            <w:pPr>
              <w:rPr>
                <w:lang w:val="en-US"/>
              </w:rPr>
            </w:pPr>
          </w:p>
        </w:tc>
      </w:tr>
    </w:tbl>
    <w:p w14:paraId="709131E8" w14:textId="77777777" w:rsidR="00124353" w:rsidRPr="00124353" w:rsidRDefault="00124353" w:rsidP="00124353">
      <w:pPr>
        <w:rPr>
          <w:lang w:val="en-US"/>
        </w:rPr>
      </w:pPr>
      <w:r w:rsidRPr="00124353">
        <w:rPr>
          <w:lang w:val="en-US"/>
        </w:rPr>
        <w:t xml:space="preserve">*Defined as the number of weeks per year with a score of four or higher on PANSS items: P1-delusions, P3-halluciantory behavior, P5-grandiosity, P6-suspiciousness or General scale item 9-unusual thought content. They grouped DAT into three groups of equal numbers of patients termed long, medium and short duration. </w:t>
      </w:r>
    </w:p>
    <w:p w14:paraId="0D347829" w14:textId="77777777" w:rsidR="00124353" w:rsidRPr="00124353" w:rsidRDefault="00124353" w:rsidP="00124353">
      <w:pPr>
        <w:rPr>
          <w:lang w:val="en-US"/>
        </w:rPr>
      </w:pPr>
      <w:r w:rsidRPr="00124353">
        <w:rPr>
          <w:lang w:val="en-US"/>
        </w:rPr>
        <w:t>*</w:t>
      </w:r>
      <w:r w:rsidRPr="00124353">
        <w:rPr>
          <w:bCs/>
          <w:lang w:val="en-US"/>
        </w:rPr>
        <w:t>*</w:t>
      </w:r>
      <w:r w:rsidRPr="00124353">
        <w:rPr>
          <w:lang w:val="en-US"/>
        </w:rPr>
        <w:t>Stable remission in this study was defined as no relapse within the first year after admission</w:t>
      </w:r>
    </w:p>
    <w:p w14:paraId="30F27F82" w14:textId="77777777" w:rsidR="00124353" w:rsidRPr="00124353" w:rsidRDefault="00124353" w:rsidP="00124353">
      <w:pPr>
        <w:rPr>
          <w:lang w:val="en-US"/>
        </w:rPr>
      </w:pPr>
      <w:r w:rsidRPr="00124353">
        <w:rPr>
          <w:lang w:val="en-US"/>
        </w:rPr>
        <w:t>*** Significant only prior to Bonferroni correction</w:t>
      </w:r>
    </w:p>
    <w:p w14:paraId="6212640F" w14:textId="77777777" w:rsidR="00124353" w:rsidRPr="00124353" w:rsidRDefault="00124353" w:rsidP="00124353">
      <w:pPr>
        <w:rPr>
          <w:lang w:val="en-US"/>
        </w:rPr>
      </w:pPr>
      <w:r w:rsidRPr="00124353">
        <w:rPr>
          <w:lang w:val="en-US"/>
        </w:rPr>
        <w:t xml:space="preserve">**** divided into low (up to 8 years) medium (8-12 years) and high (longer than 12 years), and subdivided age into low and high below or above 10 years) </w:t>
      </w:r>
    </w:p>
    <w:p w14:paraId="76957860" w14:textId="76E1BF7E" w:rsidR="00124353" w:rsidRPr="00124353" w:rsidRDefault="00124353" w:rsidP="00124353">
      <w:pPr>
        <w:rPr>
          <w:lang w:val="en-US"/>
        </w:rPr>
      </w:pPr>
      <w:r w:rsidRPr="00124353">
        <w:rPr>
          <w:lang w:val="en-US"/>
        </w:rPr>
        <w:t>***** They defined the three groups (short, medium and long) b</w:t>
      </w:r>
      <w:r w:rsidR="008A417B">
        <w:rPr>
          <w:lang w:val="en-US"/>
        </w:rPr>
        <w:t>y</w:t>
      </w:r>
      <w:r w:rsidRPr="00124353">
        <w:rPr>
          <w:lang w:val="en-US"/>
        </w:rPr>
        <w:t xml:space="preserve"> dividing them into equal sizes</w:t>
      </w:r>
    </w:p>
    <w:p w14:paraId="5F37EE6A" w14:textId="77777777" w:rsidR="00124353" w:rsidRPr="00124353" w:rsidRDefault="00124353" w:rsidP="00124353">
      <w:pPr>
        <w:rPr>
          <w:lang w:val="en-US"/>
        </w:rPr>
      </w:pPr>
      <w:r w:rsidRPr="00124353">
        <w:rPr>
          <w:lang w:val="en-US"/>
        </w:rPr>
        <w:t>****** They used self-reported use of cannabis to divide participants into four groups based on patterns of use: Non-users patients who had never used, b) stop-users, c) episodic users, and d) persistent users. Patients who had only “no-use” measurements during the first 2 years of follow-up were defined as nonusers (NUs). Patients who had used at baseline and then not use for at least two consecutive measurements, i.e.  at 1 and 2 years of follow-up, were defined as stop-users (SUs). Persistent users (PUs) used at all follow-up points, and episodic users (EUs) had various other substance-use patterns.</w:t>
      </w:r>
    </w:p>
    <w:p w14:paraId="7FC235F1" w14:textId="77777777" w:rsidR="00124353" w:rsidRPr="00124353" w:rsidRDefault="00124353" w:rsidP="00124353">
      <w:pPr>
        <w:rPr>
          <w:lang w:val="en-US"/>
        </w:rPr>
      </w:pPr>
      <w:r w:rsidRPr="00124353">
        <w:rPr>
          <w:lang w:val="en-US"/>
        </w:rPr>
        <w:t>*******</w:t>
      </w:r>
      <w:r w:rsidRPr="00124353">
        <w:rPr>
          <w:rFonts w:eastAsia="Times New Roman" w:cstheme="minorHAnsi"/>
          <w:color w:val="212121"/>
          <w:kern w:val="36"/>
          <w:lang w:val="en-US" w:eastAsia="da-DK"/>
        </w:rPr>
        <w:t xml:space="preserve"> They used SCAN to</w:t>
      </w:r>
      <w:r w:rsidRPr="00124353">
        <w:rPr>
          <w:rFonts w:cstheme="minorHAnsi"/>
          <w:color w:val="000000"/>
          <w:shd w:val="clear" w:color="auto" w:fill="FFFFFF"/>
          <w:lang w:val="en-US"/>
        </w:rPr>
        <w:t xml:space="preserve"> index symptom severity</w:t>
      </w:r>
      <w:r w:rsidRPr="00124353">
        <w:rPr>
          <w:rFonts w:eastAsia="Times New Roman" w:cstheme="minorHAnsi"/>
          <w:color w:val="212121"/>
          <w:kern w:val="36"/>
          <w:lang w:val="en-US" w:eastAsia="da-DK"/>
        </w:rPr>
        <w:t xml:space="preserve"> into 4 groups: </w:t>
      </w:r>
      <w:r w:rsidRPr="00124353">
        <w:rPr>
          <w:rFonts w:cstheme="minorHAnsi"/>
          <w:color w:val="000000"/>
          <w:shd w:val="clear" w:color="auto" w:fill="FFFFFF"/>
          <w:lang w:val="en-US"/>
        </w:rPr>
        <w:t>0=absent, 1=mild, 2=moderate, and 3=severe</w:t>
      </w:r>
    </w:p>
    <w:p w14:paraId="589C4BCC" w14:textId="77777777" w:rsidR="00124353" w:rsidRPr="00124353" w:rsidRDefault="00124353" w:rsidP="00124353">
      <w:pPr>
        <w:rPr>
          <w:lang w:val="en-US"/>
        </w:rPr>
      </w:pPr>
    </w:p>
    <w:p w14:paraId="7F14A4A7" w14:textId="77777777" w:rsidR="00124353" w:rsidRPr="00124353" w:rsidRDefault="00124353" w:rsidP="00124353">
      <w:pPr>
        <w:keepNext/>
        <w:keepLines/>
        <w:spacing w:before="40" w:after="0" w:line="480" w:lineRule="auto"/>
        <w:outlineLvl w:val="1"/>
        <w:rPr>
          <w:rFonts w:asciiTheme="majorHAnsi" w:eastAsia="Times New Roman" w:hAnsiTheme="majorHAnsi" w:cstheme="majorBidi"/>
          <w:color w:val="2F5496" w:themeColor="accent1" w:themeShade="BF"/>
          <w:sz w:val="26"/>
          <w:szCs w:val="26"/>
          <w:lang w:val="en-US" w:eastAsia="da-DK"/>
        </w:rPr>
      </w:pPr>
      <w:r w:rsidRPr="00124353">
        <w:rPr>
          <w:rFonts w:asciiTheme="majorHAnsi" w:eastAsia="Times New Roman" w:hAnsiTheme="majorHAnsi" w:cstheme="majorBidi"/>
          <w:color w:val="2F5496" w:themeColor="accent1" w:themeShade="BF"/>
          <w:sz w:val="26"/>
          <w:szCs w:val="26"/>
          <w:lang w:val="en-US" w:eastAsia="da-DK"/>
        </w:rPr>
        <w:lastRenderedPageBreak/>
        <w:t>Selection of predictors of neurocognitive change for our analysis</w:t>
      </w:r>
    </w:p>
    <w:p w14:paraId="55FD88D0" w14:textId="77777777" w:rsidR="00124353" w:rsidRPr="00124353" w:rsidRDefault="00124353" w:rsidP="00124353">
      <w:pPr>
        <w:spacing w:after="0" w:line="480" w:lineRule="auto"/>
        <w:rPr>
          <w:rFonts w:eastAsia="Calibri" w:cstheme="minorHAnsi"/>
          <w:u w:color="000000"/>
          <w:lang w:val="en-GB"/>
        </w:rPr>
      </w:pPr>
      <w:r w:rsidRPr="00124353">
        <w:rPr>
          <w:rFonts w:eastAsia="Calibri" w:cstheme="minorHAnsi"/>
          <w:b/>
          <w:bCs/>
          <w:u w:color="000000"/>
          <w:lang w:val="en-GB"/>
        </w:rPr>
        <w:t>Variables associated with poor long-term neurocognition were:</w:t>
      </w:r>
      <w:r w:rsidRPr="00124353">
        <w:rPr>
          <w:rFonts w:eastAsia="Calibri" w:cstheme="minorHAnsi"/>
          <w:u w:color="000000"/>
          <w:lang w:val="en-GB"/>
        </w:rPr>
        <w:t xml:space="preserve"> </w:t>
      </w:r>
    </w:p>
    <w:p w14:paraId="7A766DFF" w14:textId="77777777" w:rsidR="00124353" w:rsidRPr="00124353" w:rsidRDefault="00124353" w:rsidP="00124353">
      <w:pPr>
        <w:spacing w:after="0" w:line="480" w:lineRule="auto"/>
        <w:rPr>
          <w:rFonts w:eastAsia="Calibri" w:cstheme="minorHAnsi"/>
          <w:u w:color="000000"/>
          <w:lang w:val="en-GB"/>
        </w:rPr>
      </w:pPr>
      <w:r w:rsidRPr="00124353">
        <w:rPr>
          <w:rFonts w:eastAsia="Calibri" w:cstheme="minorHAnsi"/>
          <w:u w:color="000000"/>
          <w:lang w:val="en-GB"/>
        </w:rPr>
        <w:t xml:space="preserve">1) male sex, 2) younger age at illness onset, 3) unemployment, 4) not finishing high-school 5) lower level of education and 6) premorbid academic functioning and 7) not receiving early specialised interventions. We combined not finishing high-school and lower level of education into one variable dividing patients into two groups with above or below 10 years of education. </w:t>
      </w:r>
    </w:p>
    <w:p w14:paraId="2C66D90F" w14:textId="77777777" w:rsidR="00124353" w:rsidRPr="00124353" w:rsidRDefault="00124353" w:rsidP="00124353">
      <w:pPr>
        <w:spacing w:after="0" w:line="480" w:lineRule="auto"/>
        <w:rPr>
          <w:rFonts w:eastAsia="Calibri" w:cstheme="minorHAnsi"/>
          <w:u w:color="000000"/>
          <w:lang w:val="en-GB"/>
        </w:rPr>
      </w:pPr>
      <w:r w:rsidRPr="00124353">
        <w:rPr>
          <w:rFonts w:eastAsia="Calibri" w:cstheme="minorHAnsi"/>
          <w:b/>
          <w:bCs/>
          <w:u w:color="000000"/>
          <w:lang w:val="en-GB"/>
        </w:rPr>
        <w:t>Variables associated with changes in neurocognition were</w:t>
      </w:r>
      <w:r w:rsidRPr="00124353">
        <w:rPr>
          <w:rFonts w:eastAsia="Calibri" w:cstheme="minorHAnsi"/>
          <w:u w:color="000000"/>
          <w:lang w:val="en-GB"/>
        </w:rPr>
        <w:t xml:space="preserve">: </w:t>
      </w:r>
    </w:p>
    <w:p w14:paraId="00A1CD06" w14:textId="2227B70A" w:rsidR="00124353" w:rsidRPr="00124353" w:rsidRDefault="00124353" w:rsidP="00124353">
      <w:pPr>
        <w:numPr>
          <w:ilvl w:val="0"/>
          <w:numId w:val="1"/>
        </w:numPr>
        <w:spacing w:after="0" w:line="480" w:lineRule="auto"/>
        <w:contextualSpacing/>
        <w:rPr>
          <w:rFonts w:eastAsia="Calibri" w:cstheme="minorHAnsi"/>
          <w:u w:color="000000"/>
          <w:lang w:val="en-GB"/>
        </w:rPr>
      </w:pPr>
      <w:r w:rsidRPr="00124353">
        <w:rPr>
          <w:rFonts w:eastAsia="Calibri" w:cstheme="minorHAnsi"/>
          <w:u w:color="000000"/>
          <w:lang w:val="en-US"/>
        </w:rPr>
        <w:t>Age</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01/jamapsychiatry.2019.3993","ISSN":"2168622X","PMID":"31825511","abstract":"Importance: It remains uncertain whether people with psychotic disorders experience progressive cognitive decline or normal cognitive aging after first hospitalization. This information is essential for prognostication in clinical settings, deployment of cognitive remediation, and public health policy. Objective: To examine long-term cognitive changes in individuals with psychotic disorders and to compare age-related differences in cognitive performance between people with psychotic disorders and matched control individuals (ie, individuals who had never had psychotic disorders). Design, Setting, and Participants: The Suffolk County Mental Health Project is an inception cohort study of first-admission patients with psychosis. Cognitive functioning was assessed 2 and 20 years later. Patients were recruited from the 12 inpatient facilities of Suffolk County, New York. At year 20, the control group was recruited by random digit dialing and matched to the clinical cohort on zip code and demographics. Data were collected between September 1991 and July 2015. Analysis began January 2016. Main Outcomes and Measures: Change in cognitive functioning in 6 domains: verbal knowledge (Wechsler Adult Intelligence Scale-Revised vocabulary test), verbal declarative memory (Verbal Paired Associates test I and II), visual declarative memory (Visual Reproduction test I and II), attention and processing speed (Symbol Digit Modalities Test-written and oral; Trail Making Test [TMT]-A), abstraction-executive function (Trenerry Stroop Color Word Test; TMT-B), and verbal fluency (Controlled Oral Word Association Test). Results: A total of 705 participants were included in the analyses (mean [SD] age at year 20, 49.4 [10.1] years): 445 individuals (63.1%) had psychotic disorders (211 with schizophrenia spectrum [138 (65%) male]; 164 with affective psychoses [76 (46%) male]; 70 with other psychoses [43 (61%) male]); and 260 individuals (36.9%) in the control group (50.5 [9.0] years; 134 [51.5%] male). Cognition in individuals with a psychotic disorder declined on all but 2 tests (average decline: d = 0.31; range, 0.17-0.54; all P &lt;.001). Cognitive declines were associated with worsening vocational functioning (Visual Reproduction test II: r = 0.20; Symbol Digit Modalities Test-written: r = 0.25; Stroop: r = 0.24; P &lt;.009) and worsening negative symptoms (avolition: Symbol Digit Modalities Test-written: r = -0.24; TMT-A: r = -0.21; Stroop: r = -0.21; all P &lt;.009; inexpressivity: S…","author":[{"dropping-particle":"","family":"Fett","given":"Anne Kathrin J.","non-dropping-particle":"","parse-names":false,"suffix":""},{"dropping-particle":"","family":"Velthorst","given":"Eva","non-dropping-particle":"","parse-names":false,"suffix":""},{"dropping-particle":"","family":"Reichenberg","given":"Abraham","non-dropping-particle":"","parse-names":false,"suffix":""},{"dropping-particle":"","family":"Ruggero","given":"Camilo J.","non-dropping-particle":"","parse-names":false,"suffix":""},{"dropping-particle":"","family":"Callahan","given":"Jennifer L.","non-dropping-particle":"","parse-names":false,"suffix":""},{"dropping-particle":"","family":"Fochtmann","given":"Laura J.","non-dropping-particle":"","parse-names":false,"suffix":""},{"dropping-particle":"","family":"Carlson","given":"Gabrielle A.","non-dropping-particle":"","parse-names":false,"suffix":""},{"dropping-particle":"","family":"Perlman","given":"Greg","non-dropping-particle":"","parse-names":false,"suffix":""},{"dropping-particle":"","family":"Bromet","given":"Evelyn J.","non-dropping-particle":"","parse-names":false,"suffix":""},{"dropping-particle":"","family":"Kotov","given":"Roman","non-dropping-particle":"","parse-names":false,"suffix":""}],"container-title":"JAMA Psychiatry","id":"ITEM-1","issue":"4","issued":{"date-parts":[["2020"]]},"page":"387-396","title":"Long-term Changes in Cognitive Functioning in Individuals with Psychotic Disorders: Findings from the Suffolk County Mental Health Project","type":"article-journal","volume":"77"},"uris":["http://www.mendeley.com/documents/?uuid=ac864352-f0c4-44e6-bbba-39307b617882"]}],"mendeley":{"formattedCitation":"&lt;sup&gt;5&lt;/sup&gt;","plainTextFormattedCitation":"5","previouslyFormattedCitation":"&lt;sup&gt;16&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5</w:t>
      </w:r>
      <w:r w:rsidRPr="00124353">
        <w:rPr>
          <w:rFonts w:eastAsia="Calibri" w:cstheme="minorHAnsi"/>
          <w:u w:color="000000"/>
          <w:lang w:val="en-GB"/>
        </w:rPr>
        <w:fldChar w:fldCharType="end"/>
      </w:r>
      <w:r w:rsidRPr="00124353">
        <w:rPr>
          <w:rFonts w:eastAsia="Calibri" w:cstheme="minorHAnsi"/>
          <w:u w:color="000000"/>
          <w:lang w:val="en-US"/>
        </w:rPr>
        <w:t>, 2) Duration of untreated illness</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7/S0033291720002408","ISSN":"0033-2917","PMID":"32686636","abstract":"Background\n    A large body of research states that cognitive impairment in schizophrenia is static. Nevertheless, most previous studies lack a control group or have small study samples or short follow-up periods. Method\n    We aimed to address these limitations by studying a large epidemiological cohort of patients with first-episode schizophrenia spectrum disorders and a comparable control sample for a 10-year period. Results\n    Our results support the generalized stability of cognitive functions in schizophrenia spectrum disorders considering the entire group. However, the existence of a subgroup of patients characterized by deteriorating cognition and worse long-term clinical outcomes must be noted. Nevertheless, it was not possible to identify concomitant factors or predictors of deterioration (all Ps &amp;gt; 0.05). Conclusions\n    Cognitive functions in schizophrenia spectrum disorder are stable; however, a subgroup of subjects that deteriorate can be characterized.","author":[{"dropping-particle":"","family":"Rodríguez-Sánchez","given":"José Manuel","non-dropping-particle":"","parse-names":false,"suffix":""},{"dropping-particle":"","family":"Setién-Suero","given":"Esther","non-dropping-particle":"","parse-names":false,"suffix":""},{"dropping-particle":"","family":"Suárez-Pinilla","given":"Paula","non-dropping-particle":"","parse-names":false,"suffix":""},{"dropping-particle":"","family":"Mayoral Van Son","given":"Jaqueline","non-dropping-particle":"","parse-names":false,"suffix":""},{"dropping-particle":"","family":"Vázquez-Bourgon","given":"Javier","non-dropping-particle":"","parse-names":false,"suffix":""},{"dropping-particle":"","family":"Gil López","given":"Patxi","non-dropping-particle":"","parse-names":false,"suffix":""},{"dropping-particle":"","family":"Crespo-Facorro","given":"Benedicto","non-dropping-particle":"","parse-names":false,"suffix":""},{"dropping-particle":"","family":"Ayesa-Arriola","given":"Rosa","non-dropping-particle":"","parse-names":false,"suffix":""}],"container-title":"Psychological Medicine","id":"ITEM-1","issue":"4","issued":{"date-parts":[["2022","3","20"]]},"page":"770-779","publisher":"Cambridge University Press","title":"Ten-year course of cognition in first-episode non-affective psychosis patients: PAFIP cohort","type":"article-journal","volume":"52"},"uris":["http://www.mendeley.com/documents/?uuid=6e9b180e-65fb-3dc5-8171-4c0eba7756c1"]}],"mendeley":{"formattedCitation":"&lt;sup&gt;6&lt;/sup&gt;","plainTextFormattedCitation":"6","previouslyFormattedCitation":"&lt;sup&gt;29&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6</w:t>
      </w:r>
      <w:r w:rsidRPr="00124353">
        <w:rPr>
          <w:rFonts w:eastAsia="Calibri" w:cstheme="minorHAnsi"/>
          <w:u w:color="000000"/>
          <w:lang w:val="en-GB"/>
        </w:rPr>
        <w:fldChar w:fldCharType="end"/>
      </w:r>
      <w:r w:rsidRPr="00124353">
        <w:rPr>
          <w:rFonts w:eastAsia="Calibri" w:cstheme="minorHAnsi"/>
          <w:u w:color="000000"/>
          <w:lang w:val="en-US"/>
        </w:rPr>
        <w:t xml:space="preserve">, </w:t>
      </w:r>
      <w:bookmarkStart w:id="0" w:name="_Hlk135921289"/>
      <w:r w:rsidRPr="00124353">
        <w:rPr>
          <w:rFonts w:eastAsia="Calibri" w:cstheme="minorHAnsi"/>
          <w:u w:color="000000"/>
          <w:lang w:val="en-US"/>
        </w:rPr>
        <w:t>3) parents history of mental illness</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7/S0033291720002408","ISSN":"0033-2917","PMID":"32686636","abstract":"Background\n    A large body of research states that cognitive impairment in schizophrenia is static. Nevertheless, most previous studies lack a control group or have small study samples or short follow-up periods. Method\n    We aimed to address these limitations by studying a large epidemiological cohort of patients with first-episode schizophrenia spectrum disorders and a comparable control sample for a 10-year period. Results\n    Our results support the generalized stability of cognitive functions in schizophrenia spectrum disorders considering the entire group. However, the existence of a subgroup of patients characterized by deteriorating cognition and worse long-term clinical outcomes must be noted. Nevertheless, it was not possible to identify concomitant factors or predictors of deterioration (all Ps &amp;gt; 0.05). Conclusions\n    Cognitive functions in schizophrenia spectrum disorder are stable; however, a subgroup of subjects that deteriorate can be characterized.","author":[{"dropping-particle":"","family":"Rodríguez-Sánchez","given":"José Manuel","non-dropping-particle":"","parse-names":false,"suffix":""},{"dropping-particle":"","family":"Setién-Suero","given":"Esther","non-dropping-particle":"","parse-names":false,"suffix":""},{"dropping-particle":"","family":"Suárez-Pinilla","given":"Paula","non-dropping-particle":"","parse-names":false,"suffix":""},{"dropping-particle":"","family":"Mayoral Van Son","given":"Jaqueline","non-dropping-particle":"","parse-names":false,"suffix":""},{"dropping-particle":"","family":"Vázquez-Bourgon","given":"Javier","non-dropping-particle":"","parse-names":false,"suffix":""},{"dropping-particle":"","family":"Gil López","given":"Patxi","non-dropping-particle":"","parse-names":false,"suffix":""},{"dropping-particle":"","family":"Crespo-Facorro","given":"Benedicto","non-dropping-particle":"","parse-names":false,"suffix":""},{"dropping-particle":"","family":"Ayesa-Arriola","given":"Rosa","non-dropping-particle":"","parse-names":false,"suffix":""}],"container-title":"Psychological Medicine","id":"ITEM-1","issue":"4","issued":{"date-parts":[["2022","3","20"]]},"page":"770-779","publisher":"Cambridge University Press","title":"Ten-year course of cognition in first-episode non-affective psychosis patients: PAFIP cohort","type":"article-journal","volume":"52"},"uris":["http://www.mendeley.com/documents/?uuid=6e9b180e-65fb-3dc5-8171-4c0eba7756c1"]}],"mendeley":{"formattedCitation":"&lt;sup&gt;6&lt;/sup&gt;","plainTextFormattedCitation":"6","previouslyFormattedCitation":"&lt;sup&gt;29&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6</w:t>
      </w:r>
      <w:r w:rsidRPr="00124353">
        <w:rPr>
          <w:rFonts w:eastAsia="Calibri" w:cstheme="minorHAnsi"/>
          <w:u w:color="000000"/>
          <w:lang w:val="en-GB"/>
        </w:rPr>
        <w:fldChar w:fldCharType="end"/>
      </w:r>
      <w:r w:rsidRPr="00124353">
        <w:rPr>
          <w:rFonts w:eastAsia="Calibri" w:cstheme="minorHAnsi"/>
          <w:u w:color="000000"/>
          <w:lang w:val="en-US"/>
        </w:rPr>
        <w:t>,  4) stable remission in the first year</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93/SCHBUL/SBV083","ISBN":"4722845247","ISSN":"0586-7614","PMID":"26101305","abstract":"A substantial proportion of schizophrenia-spectrum patients exhibit a cognitive impairment at illness onset. However, the long-term course of neurocognition and a possible neurotoxic effect of time spent in active psychosis, is a topic of controversy. Furthermore, it is of importance to find out what predicts the long-term course of neurocognition. Duration of untreated psychosis (DUP), accumulated time in psychosis the first year after start of treatment, relapse rates and symptoms are potential predictors of the long-term course. In this study, 261 first-episode psychosis patients were assessed neuropsychologically on one or more occasions. Patients were tested after remission of psychotic symptoms and reassessed 1, 2, 5, and 10 years after inclusion. The neurocognitive battery consisted of California Verbal Learning Test, Wisconsin Card Sorting Test, Controlled Oral Word Association Task, Trail Making A and B, and Finger Tapping. We calculated a composite score by adding the z-scores of 4 tests that were only moderately inter-correlated, not including Finger Tapping. Data were analyzed by a linear mixed model. The composite score was stable over 10 years. No significant relationship between psychosis before (DUP) or after start of treatment and the composite score was found, providing no support for the neurotoxicity hypothesis, and indicating that psychosis before start of treatment has no significant impact on the course and outcome in psychosis. We found no association between symptoms and the neurocognitive trajectory. Stable remission during the first year predicted neurocognitive functioning, suggesting that the early clinical course is a good predictor for the long-term course.","author":[{"dropping-particle":"","family":"Rund","given":"Bjørn Rishovd","non-dropping-particle":"","parse-names":false,"suffix":""},{"dropping-particle":"","family":"Barder","given":"Helene Eidsmo","non-dropping-particle":"","parse-names":false,"suffix":""},{"dropping-particle":"","family":"Evensen","given":"Julie","non-dropping-particle":"","parse-names":false,"suffix":""},{"dropping-particle":"","family":"Haahr","given":"Ulrik","non-dropping-particle":"","parse-names":false,"suffix":""},{"dropping-particle":"","family":"Hegelstad","given":"Wenche Ten Velden","non-dropping-particle":"","parse-names":false,"suffix":""},{"dropping-particle":"","family":"Joa","given":"Inge","non-dropping-particle":"","parse-names":false,"suffix":""},{"dropping-particle":"","family":"Johannessen","given":"Jan Olav","non-dropping-particle":"","parse-names":false,"suffix":""},{"dropping-particle":"","family":"Langeveld","given":"Johannes","non-dropping-particle":"","parse-names":false,"suffix":""},{"dropping-particle":"","family":"Larsen","given":"Tor Ketil","non-dropping-particle":"","parse-names":false,"suffix":""},{"dropping-particle":"","family":"Melle","given":"Ingrid","non-dropping-particle":"","parse-names":false,"suffix":""},{"dropping-particle":"","family":"Opjordsmoen","given":"Stein","non-dropping-particle":"","parse-names":false,"suffix":""},{"dropping-particle":"","family":"Røssberg","given":"Jan Ivar","non-dropping-particle":"","parse-names":false,"suffix":""},{"dropping-particle":"","family":"Simonsen","given":"Erik","non-dropping-particle":"","parse-names":false,"suffix":""},{"dropping-particle":"","family":"Sundet","given":"Kjetil","non-dropping-particle":"","parse-names":false,"suffix":""},{"dropping-particle":"","family":"Vaglum","given":"Per","non-dropping-particle":"","parse-names":false,"suffix":""},{"dropping-particle":"","family":"McGlashan","given":"Thomas","non-dropping-particle":"","parse-names":false,"suffix":""},{"dropping-particle":"","family":"Friis","given":"Svein","non-dropping-particle":"","parse-names":false,"suffix":""}],"container-title":"Schizophrenia Bulletin","id":"ITEM-1","issue":"1","issued":{"date-parts":[["2016","1","1"]]},"page":"87-95","publisher":"Oxford Academic","title":"Neurocognition and Duration of Psychosis: A 10-year Follow-up of First-Episode Patients","type":"article-journal","volume":"42"},"uris":["http://www.mendeley.com/documents/?uuid=ebaf2454-8bbf-3cfb-ab35-c238bb4482ca"]}],"mendeley":{"formattedCitation":"&lt;sup&gt;7&lt;/sup&gt;","plainTextFormattedCitation":"7","previouslyFormattedCitation":"&lt;sup&gt;30&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7</w:t>
      </w:r>
      <w:r w:rsidRPr="00124353">
        <w:rPr>
          <w:rFonts w:eastAsia="Calibri" w:cstheme="minorHAnsi"/>
          <w:u w:color="000000"/>
          <w:lang w:val="en-GB"/>
        </w:rPr>
        <w:fldChar w:fldCharType="end"/>
      </w:r>
      <w:r w:rsidRPr="00124353">
        <w:rPr>
          <w:rFonts w:eastAsia="Calibri" w:cstheme="minorHAnsi"/>
          <w:u w:color="000000"/>
          <w:lang w:val="en-US"/>
        </w:rPr>
        <w:t>, 5) duration of psychosis after treatment initiation</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PSYCHRES.2014.11.054","ISSN":"0165-1781","PMID":"25535007","abstract":"A substantial proportion of patients suffering from schizophrenia-spectrum disorders (SSDs) exhibit a general intellectual impairment at illness onset, but the subsequent intellectual course remains unclear. Relationships between accumulated time in psychosis and long-term intellectual functioning are largely uninvestigated, but may identify subgroups with different intellectual trajectories. Eighty-nine first-episode psychosis patients were investigated on IQ at baseline and at 10-years follow-up. Total time in psychosis was defined as two separate variables; Duration of psychosis before start of treatment (i.e. duration of untreated psychosis: DUP), and duration of psychosis after start of treatment (DAT). The sample was divided in three equal groups based on DUP and DAT, respectively. To investigate if diagnosis could separate IQ-trajectories beyond that of psychotic duration, two diagnostic categories were defined: core versus non-core SSDs. No significant change in IQ was found for the total sample. Intellectual course was not related to DUP or stringency of diagnostic category. However, a subgroup with long DAT demonstrated a significant intellectual decline, mainly associated with a weaker performance on test of immediate verbal recall/working memory (WAIS-R Digit Span). This indicates a relationship between accumulated duration of psychosis and long-term intellectual course, irrespective of diagnostic category, in a significant subgroup of patients.","author":[{"dropping-particle":"","family":"Barder","given":"Helene Eidsmo","non-dropping-particle":"","parse-names":false,"suffix":""},{"dropping-particle":"","family":"Sundet","given":"Kjetil","non-dropping-particle":"","parse-names":false,"suffix":""},{"dropping-particle":"","family":"Rund","given":"Bjørn Rishovd","non-dropping-particle":"","parse-names":false,"suffix":""},{"dropping-particle":"","family":"Evensen","given":"Julie","non-dropping-particle":"","parse-names":false,"suffix":""},{"dropping-particle":"","family":"Haahr","given":"Ulrik","non-dropping-particle":"","parse-names":false,"suffix":""},{"dropping-particle":"","family":"Velden Hegelstad","given":"Wenche","non-dropping-particle":"ten","parse-names":false,"suffix":""},{"dropping-particle":"","family":"Joa","given":"Inge","non-dropping-particle":"","parse-names":false,"suffix":""},{"dropping-particle":"","family":"Johannessen","given":"Jan Olav","non-dropping-particle":"","parse-names":false,"suffix":""},{"dropping-particle":"","family":"Langeveld","given":"Johannes","non-dropping-particle":"","parse-names":false,"suffix":""},{"dropping-particle":"","family":"Larsen","given":"Tor Ketil","non-dropping-particle":"","parse-names":false,"suffix":""},{"dropping-particle":"","family":"Melle","given":"Ingrid","non-dropping-particle":"","parse-names":false,"suffix":""},{"dropping-particle":"","family":"Opjordsmoen","given":"Stein","non-dropping-particle":"","parse-names":false,"suffix":""},{"dropping-particle":"","family":"Røssberg","given":"Jan Ivar","non-dropping-particle":"","parse-names":false,"suffix":""},{"dropping-particle":"","family":"Simonsen","given":"Erik","non-dropping-particle":"","parse-names":false,"suffix":""},{"dropping-particle":"","family":"Vaglum","given":"Per","non-dropping-particle":"","parse-names":false,"suffix":""},{"dropping-particle":"","family":"McGlashan","given":"Thomas","non-dropping-particle":"","parse-names":false,"suffix":""},{"dropping-particle":"","family":"Friis","given":"Svein","non-dropping-particle":"","parse-names":false,"suffix":""}],"container-title":"Psychiatry Research","id":"ITEM-1","issue":"3","issued":{"date-parts":[["2015","2","28"]]},"page":"515-521","publisher":"Elsevier","title":"10 year course of IQ in first-episode psychosis: Relationship between duration of psychosis and long-term intellectual trajectories","type":"article-journal","volume":"225"},"uris":["http://www.mendeley.com/documents/?uuid=814330ef-7083-3dda-ba56-419b9b3a9d88"]}],"mendeley":{"formattedCitation":"&lt;sup&gt;8&lt;/sup&gt;","plainTextFormattedCitation":"8","previouslyFormattedCitation":"&lt;sup&gt;31&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8</w:t>
      </w:r>
      <w:r w:rsidRPr="00124353">
        <w:rPr>
          <w:rFonts w:eastAsia="Calibri" w:cstheme="minorHAnsi"/>
          <w:u w:color="000000"/>
          <w:lang w:val="en-GB"/>
        </w:rPr>
        <w:fldChar w:fldCharType="end"/>
      </w:r>
      <w:r w:rsidRPr="00124353">
        <w:rPr>
          <w:rFonts w:eastAsia="Calibri" w:cstheme="minorHAnsi"/>
          <w:u w:color="000000"/>
          <w:lang w:val="en-GB"/>
        </w:rPr>
        <w:t xml:space="preserve">, 6) baseline </w:t>
      </w:r>
      <w:r w:rsidRPr="00124353">
        <w:rPr>
          <w:rFonts w:eastAsia="Calibri" w:cstheme="minorHAnsi"/>
          <w:u w:color="000000"/>
          <w:lang w:val="en-US"/>
        </w:rPr>
        <w:t xml:space="preserve"> neurocognition</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SCHRES.2005.05.010","ISSN":"0920-9964","PMID":"15964177","abstract":"We previously reported relative stability in neuropsychological functions over a 4- to 5-year period after the onset of a first episode of schizophrenia, with patients demonstrating less improvement than controls on some functions [Hoff, A.L., Sakuma, M., Wieneke, M., Horon, R., Kushner, M., DeLisi, L.E., 1999. A longitudinal follow-up study of neuropsychological functioning subsequent to a first-episode of schizophrenia. American Journal of Psychiatry 156, 1336-1341.]. The current study was conducted to extend follow-up evaluations through 10 years of illness to determine whether neuropsychological functions remain stable or deteriorate over a longer time period. Twenty-one first episode patients and 8 controls were re-evaluated 10 years after an initial evaluation on neuropsychological and clinical measures. Repeated measures analyses demonstrated no differences between patients and controls in degree of change over this time period nor was change in symptoms reliably associated with improvement or deterioration in cognitive abilities. However, baseline level of cognitive functioning was correlated with the degree of change. Thus, when the baseline level of functioning was controlled for in the analyses, less or lack of improvement was seen in the patients compared with controls in verbal intellectual functioning, delayed verbal and nonverbal recall, and cognitive inhibition (Stroop Color Word Test). In no test did patients deteriorate significantly more than controls. We conclude that most first episode patients have had considerable cognitive decline by the time of their first hospitalization and that it remains relatively stable through at least 10 years of illness. Most cognitive change takes place early in this illness, prior to the first hospitalization, but its exact timing still remains unknown. © 2005 Elsevier B.V. All rights reserved.","author":[{"dropping-particle":"","family":"Hoff","given":"Anne L.","non-dropping-particle":"","parse-names":false,"suffix":""},{"dropping-particle":"","family":"Svetina","given":"Christine","non-dropping-particle":"","parse-names":false,"suffix":""},{"dropping-particle":"","family":"Shields","given":"Gail","non-dropping-particle":"","parse-names":false,"suffix":""},{"dropping-particle":"","family":"Stewart","given":"John","non-dropping-particle":"","parse-names":false,"suffix":""},{"dropping-particle":"","family":"DeLisi","given":"Lynn E.","non-dropping-particle":"","parse-names":false,"suffix":""}],"container-title":"Schizophrenia Research","id":"ITEM-1","issue":"1","issued":{"date-parts":[["2005","10","1"]]},"page":"27-34","publisher":"Elsevier","title":"Ten year longitudinal study of neuropsychological functioning subsequent to a first episode of schizophrenia","type":"article-journal","volume":"78"},"uris":["http://www.mendeley.com/documents/?uuid=cdc4c761-ed37-3a47-83e5-b76146152df7"]}],"mendeley":{"formattedCitation":"&lt;sup&gt;9&lt;/sup&gt;","plainTextFormattedCitation":"9","previouslyFormattedCitation":"&lt;sup&gt;32&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9</w:t>
      </w:r>
      <w:r w:rsidRPr="00124353">
        <w:rPr>
          <w:rFonts w:eastAsia="Calibri" w:cstheme="minorHAnsi"/>
          <w:u w:color="000000"/>
          <w:lang w:val="en-GB"/>
        </w:rPr>
        <w:fldChar w:fldCharType="end"/>
      </w:r>
      <w:bookmarkEnd w:id="0"/>
      <w:r w:rsidRPr="00124353">
        <w:rPr>
          <w:rFonts w:eastAsia="Calibri" w:cstheme="minorHAnsi"/>
          <w:u w:color="000000"/>
          <w:lang w:val="en-US"/>
        </w:rPr>
        <w:t>, 7) level of education</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SCHRES.2023.02.025","ISSN":"0920-9964","PMID":"36905766","author":[{"dropping-particle":"","family":"Murillo-García","given":"Nancy","non-dropping-particle":"","parse-names":false,"suffix":""},{"dropping-particle":"","family":"Ortíz-García de la Foz","given":"Víctor","non-dropping-particle":"","parse-names":false,"suffix":""},{"dropping-particle":"","family":"Miguel-Corredera","given":"Margarita","non-dropping-particle":"","parse-names":false,"suffix":""},{"dropping-particle":"","family":"Vázquez-Bourgon","given":"Javier","non-dropping-particle":"","parse-names":false,"suffix":""},{"dropping-particle":"","family":"Setién-Suero","given":"Esther","non-dropping-particle":"","parse-names":false,"suffix":""},{"dropping-particle":"","family":"Neergaard","given":"Karl","non-dropping-particle":"","parse-names":false,"suffix":""},{"dropping-particle":"","family":"Moya-Higueras","given":"Jorge","non-dropping-particle":"","parse-names":false,"suffix":""},{"dropping-particle":"","family":"Crespo-Facorro","given":"Benedicto","non-dropping-particle":"","parse-names":false,"suffix":""},{"dropping-particle":"","family":"Ayesa-Arriola","given":"Rosa","non-dropping-particle":"","parse-names":false,"suffix":""}],"container-title":"Schizophrenia Research","id":"ITEM-1","issued":{"date-parts":[["2023","4","1"]]},"page":"163-172","publisher":"Elsevier","title":"Intelligence quotient changes over 10 years: Diversity of cognitive profiles in first episode of psychosis and healthy controls","type":"article-journal","volume":"254"},"uris":["http://www.mendeley.com/documents/?uuid=f67f7756-4fc4-3c05-bb3c-2c2930ff67fd"]}],"mendeley":{"formattedCitation":"&lt;sup&gt;10&lt;/sup&gt;","plainTextFormattedCitation":"10","previouslyFormattedCitation":"&lt;sup&gt;33&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10</w:t>
      </w:r>
      <w:r w:rsidRPr="00124353">
        <w:rPr>
          <w:rFonts w:eastAsia="Calibri" w:cstheme="minorHAnsi"/>
          <w:u w:color="000000"/>
          <w:lang w:val="en-GB"/>
        </w:rPr>
        <w:fldChar w:fldCharType="end"/>
      </w:r>
      <w:r w:rsidRPr="00124353">
        <w:rPr>
          <w:rFonts w:eastAsia="Calibri" w:cstheme="minorHAnsi"/>
          <w:u w:color="000000"/>
          <w:lang w:val="en-US"/>
        </w:rPr>
        <w:t>, 8) baseline IQ</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SCHRES.2023.02.025","ISSN":"0920-9964","PMID":"36905766","author":[{"dropping-particle":"","family":"Murillo-García","given":"Nancy","non-dropping-particle":"","parse-names":false,"suffix":""},{"dropping-particle":"","family":"Ortíz-García de la Foz","given":"Víctor","non-dropping-particle":"","parse-names":false,"suffix":""},{"dropping-particle":"","family":"Miguel-Corredera","given":"Margarita","non-dropping-particle":"","parse-names":false,"suffix":""},{"dropping-particle":"","family":"Vázquez-Bourgon","given":"Javier","non-dropping-particle":"","parse-names":false,"suffix":""},{"dropping-particle":"","family":"Setién-Suero","given":"Esther","non-dropping-particle":"","parse-names":false,"suffix":""},{"dropping-particle":"","family":"Neergaard","given":"Karl","non-dropping-particle":"","parse-names":false,"suffix":""},{"dropping-particle":"","family":"Moya-Higueras","given":"Jorge","non-dropping-particle":"","parse-names":false,"suffix":""},{"dropping-particle":"","family":"Crespo-Facorro","given":"Benedicto","non-dropping-particle":"","parse-names":false,"suffix":""},{"dropping-particle":"","family":"Ayesa-Arriola","given":"Rosa","non-dropping-particle":"","parse-names":false,"suffix":""}],"container-title":"Schizophrenia Research","id":"ITEM-1","issued":{"date-parts":[["2023","4","1"]]},"page":"163-172","publisher":"Elsevier","title":"Intelligence quotient changes over 10 years: Diversity of cognitive profiles in first episode of psychosis and healthy controls","type":"article-journal","volume":"254"},"uris":["http://www.mendeley.com/documents/?uuid=f67f7756-4fc4-3c05-bb3c-2c2930ff67fd"]}],"mendeley":{"formattedCitation":"&lt;sup&gt;10&lt;/sup&gt;","plainTextFormattedCitation":"10","previouslyFormattedCitation":"&lt;sup&gt;33&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10</w:t>
      </w:r>
      <w:r w:rsidRPr="00124353">
        <w:rPr>
          <w:rFonts w:eastAsia="Calibri" w:cstheme="minorHAnsi"/>
          <w:u w:color="000000"/>
          <w:lang w:val="en-GB"/>
        </w:rPr>
        <w:fldChar w:fldCharType="end"/>
      </w:r>
      <w:r w:rsidRPr="00124353">
        <w:rPr>
          <w:rFonts w:eastAsia="Calibri" w:cstheme="minorHAnsi"/>
          <w:u w:color="000000"/>
          <w:lang w:val="en-US"/>
        </w:rPr>
        <w:t>, 9) age at illness onset</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SCHRES.2023.02.025","ISSN":"0920-9964","PMID":"36905766","author":[{"dropping-particle":"","family":"Murillo-García","given":"Nancy","non-dropping-particle":"","parse-names":false,"suffix":""},{"dropping-particle":"","family":"Ortíz-García de la Foz","given":"Víctor","non-dropping-particle":"","parse-names":false,"suffix":""},{"dropping-particle":"","family":"Miguel-Corredera","given":"Margarita","non-dropping-particle":"","parse-names":false,"suffix":""},{"dropping-particle":"","family":"Vázquez-Bourgon","given":"Javier","non-dropping-particle":"","parse-names":false,"suffix":""},{"dropping-particle":"","family":"Setién-Suero","given":"Esther","non-dropping-particle":"","parse-names":false,"suffix":""},{"dropping-particle":"","family":"Neergaard","given":"Karl","non-dropping-particle":"","parse-names":false,"suffix":""},{"dropping-particle":"","family":"Moya-Higueras","given":"Jorge","non-dropping-particle":"","parse-names":false,"suffix":""},{"dropping-particle":"","family":"Crespo-Facorro","given":"Benedicto","non-dropping-particle":"","parse-names":false,"suffix":""},{"dropping-particle":"","family":"Ayesa-Arriola","given":"Rosa","non-dropping-particle":"","parse-names":false,"suffix":""}],"container-title":"Schizophrenia Research","id":"ITEM-1","issued":{"date-parts":[["2023","4","1"]]},"page":"163-172","publisher":"Elsevier","title":"Intelligence quotient changes over 10 years: Diversity of cognitive profiles in first episode of psychosis and healthy controls","type":"article-journal","volume":"254"},"uris":["http://www.mendeley.com/documents/?uuid=f67f7756-4fc4-3c05-bb3c-2c2930ff67fd"]}],"mendeley":{"formattedCitation":"&lt;sup&gt;10&lt;/sup&gt;","plainTextFormattedCitation":"10","previouslyFormattedCitation":"&lt;sup&gt;33&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10</w:t>
      </w:r>
      <w:r w:rsidRPr="00124353">
        <w:rPr>
          <w:rFonts w:eastAsia="Calibri" w:cstheme="minorHAnsi"/>
          <w:u w:color="000000"/>
          <w:lang w:val="en-GB"/>
        </w:rPr>
        <w:fldChar w:fldCharType="end"/>
      </w:r>
      <w:r w:rsidRPr="00124353">
        <w:rPr>
          <w:rFonts w:eastAsia="Calibri" w:cstheme="minorHAnsi"/>
          <w:u w:color="000000"/>
          <w:lang w:val="en-US"/>
        </w:rPr>
        <w:t>, 10) a schizophrenia diagnosis</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01/JAMAPSYCHIATRY.2022.1142","ISSN":"2168-622X","PMID":"35583896","abstract":"&lt;h3&gt;Importance&lt;/h3&gt;&lt;p&gt;Schizophrenia is associated with major cognitive deficits and has been conceptualized as both a neurodevelopmental and a neurodegenerative disorder. However, when deficits develop and how they change over the course of illness is uncertain.&lt;/p&gt;&lt;h3&gt;Objective&lt;/h3&gt;&lt;p&gt;To trace cognition from elementary school to old age to test neurodevelopmental and neurodegenerative theories of psychotic disorders.&lt;/p&gt;&lt;h3&gt;Design, Setting, and Participants&lt;/h3&gt;&lt;p&gt;Data were taken from the Suffolk County Mental Health Project, a first-admission longitudinal cohort study of individuals with psychotic disorders. Participants were recruited from all 12 inpatient psychiatric facilities in Suffolk County, New York. This analysis concerns the 428 participants with at least 2 estimates of general cognitive ability. Data were collected between September 1989 and October 2019, and data were analyzed from January 2020 to October 2021.&lt;/p&gt;&lt;h3&gt;Exposures&lt;/h3&gt;&lt;p&gt;Psychiatric hospitalization for psychosis.&lt;/p&gt;&lt;h3&gt;Main Outcomes and Measures&lt;/h3&gt;&lt;p&gt;Preadmission cognitive scores were extracted from school and medical records. Postonset cognitive scores were based on neuropsychological testing at 6-month, 24-month, 20-year, and 25-year follow-ups.&lt;/p&gt;&lt;h3&gt;Results&lt;/h3&gt;&lt;p&gt;Of the 428 included individuals (212 with schizophrenia and 216 with other psychotic disorders), 254 (59.6%) were male, and the mean (SD) age at psychosis onset was 27 (9) years. Three phases of cognitive change were observed: normative, declining, and deteriorating. In the first phase, cognition was stable. Fourteen years before psychosis onset, those with schizophrenia began to experience cognitive decline at a rate of 0.35 intelligence quotient (IQ) points per year (95% CI, 0.29-0.42;&lt;i&gt;P&lt;/i&gt; &amp;lt; .001), a significantly faster decline than those with other psychotic disorders (0.15 IQ points per year; 95% CI, 0.08-0.22,&lt;i&gt;P&lt;/i&gt; &amp;lt; .001). At 22 years after onset, both groups declined at a rate of 0.59 IQ points per year (95% CI, 0.25-0.94;&lt;i&gt;P&lt;/i&gt; &amp;lt; .001).&lt;/p&gt;&lt;h3&gt;Conclusions and Relevance&lt;/h3&gt;&lt;p&gt;In this cohort study, cognitive trajectories in schizophrenia were consistent with both a neurodevelopmental and neurodegenerative pattern, resulting in a loss of 16 IQ points over the period of observation. Cognitive decline began long prior to psychosis onset, suggesting the window for primary prevention is earlier than previously thought. A window for secondary prevention emerges in the third decade of illn…","author":[{"dropping-particle":"","family":"Jonas","given":"Katherine","non-dropping-particle":"","parse-names":false,"suffix":""},{"dropping-particle":"","family":"Lian","given":"Wenxuan","non-dropping-particle":"","parse-names":false,"suffix":""},{"dropping-particle":"","family":"Callahan","given":"Jennifer","non-dropping-particle":"","parse-names":false,"suffix":""},{"dropping-particle":"","family":"Ruggero","given":"Camilo J.","non-dropping-particle":"","parse-names":false,"suffix":""},{"dropping-particle":"","family":"Clouston","given":"Sean","non-dropping-particle":"","parse-names":false,"suffix":""},{"dropping-particle":"","family":"Reichenberg","given":"Avraham","non-dropping-particle":"","parse-names":false,"suffix":""},{"dropping-particle":"","family":"Carlson","given":"Gabrielle A.","non-dropping-particle":"","parse-names":false,"suffix":""},{"dropping-particle":"","family":"Bromet","given":"Evelyn J.","non-dropping-particle":"","parse-names":false,"suffix":""},{"dropping-particle":"","family":"Kotov","given":"Roman","non-dropping-particle":"","parse-names":false,"suffix":""}],"container-title":"JAMA Psychiatry","id":"ITEM-1","issue":"7","issued":{"date-parts":[["2022","7","1"]]},"page":"659-666","publisher":"American Medical Association","title":"The Course of General Cognitive Ability in Individuals With Psychotic Disorders","type":"article-journal","volume":"79"},"uris":["http://www.mendeley.com/documents/?uuid=fcb5a59b-3386-397f-9aa3-be1ae2987bb7"]}],"mendeley":{"formattedCitation":"&lt;sup&gt;11&lt;/sup&gt;","plainTextFormattedCitation":"11","previouslyFormattedCitation":"&lt;sup&gt;17&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11</w:t>
      </w:r>
      <w:r w:rsidRPr="00124353">
        <w:rPr>
          <w:rFonts w:eastAsia="Calibri" w:cstheme="minorHAnsi"/>
          <w:u w:color="000000"/>
          <w:lang w:val="en-GB"/>
        </w:rPr>
        <w:fldChar w:fldCharType="end"/>
      </w:r>
      <w:r w:rsidRPr="00124353">
        <w:rPr>
          <w:rFonts w:eastAsia="Calibri" w:cstheme="minorHAnsi"/>
          <w:u w:color="000000"/>
          <w:vertAlign w:val="superscript"/>
          <w:lang w:val="en-US"/>
        </w:rPr>
        <w:t>,</w:t>
      </w:r>
      <w:r w:rsidRPr="00124353">
        <w:rPr>
          <w:rFonts w:eastAsia="Calibri" w:cstheme="minorHAnsi"/>
          <w:u w:color="000000"/>
          <w:vertAlign w:val="superscript"/>
          <w:lang w:val="en-US"/>
        </w:rPr>
        <w:fldChar w:fldCharType="begin" w:fldLock="1"/>
      </w:r>
      <w:r w:rsidR="00BF1DA3">
        <w:rPr>
          <w:rFonts w:eastAsia="Calibri" w:cstheme="minorHAnsi"/>
          <w:u w:color="000000"/>
          <w:vertAlign w:val="superscript"/>
          <w:lang w:val="en-US"/>
        </w:rPr>
        <w:instrText>ADDIN CSL_CITATION {"citationItems":[{"id":"ITEM-1","itemData":{"DOI":"10.1001/jamapsychiatry.2019.3993","ISSN":"2168622X","PMID":"31825511","abstract":"Importance: It remains uncertain whether people with psychotic disorders experience progressive cognitive decline or normal cognitive aging after first hospitalization. This information is essential for prognostication in clinical settings, deployment of cognitive remediation, and public health policy. Objective: To examine long-term cognitive changes in individuals with psychotic disorders and to compare age-related differences in cognitive performance between people with psychotic disorders and matched control individuals (ie, individuals who had never had psychotic disorders). Design, Setting, and Participants: The Suffolk County Mental Health Project is an inception cohort study of first-admission patients with psychosis. Cognitive functioning was assessed 2 and 20 years later. Patients were recruited from the 12 inpatient facilities of Suffolk County, New York. At year 20, the control group was recruited by random digit dialing and matched to the clinical cohort on zip code and demographics. Data were collected between September 1991 and July 2015. Analysis began January 2016. Main Outcomes and Measures: Change in cognitive functioning in 6 domains: verbal knowledge (Wechsler Adult Intelligence Scale-Revised vocabulary test), verbal declarative memory (Verbal Paired Associates test I and II), visual declarative memory (Visual Reproduction test I and II), attention and processing speed (Symbol Digit Modalities Test-written and oral; Trail Making Test [TMT]-A), abstraction-executive function (Trenerry Stroop Color Word Test; TMT-B), and verbal fluency (Controlled Oral Word Association Test). Results: A total of 705 participants were included in the analyses (mean [SD] age at year 20, 49.4 [10.1] years): 445 individuals (63.1%) had psychotic disorders (211 with schizophrenia spectrum [138 (65%) male]; 164 with affective psychoses [76 (46%) male]; 70 with other psychoses [43 (61%) male]); and 260 individuals (36.9%) in the control group (50.5 [9.0] years; 134 [51.5%] male). Cognition in individuals with a psychotic disorder declined on all but 2 tests (average decline: d = 0.31; range, 0.17-0.54; all P &lt;.001). Cognitive declines were associated with worsening vocational functioning (Visual Reproduction test II: r = 0.20; Symbol Digit Modalities Test-written: r = 0.25; Stroop: r = 0.24; P &lt;.009) and worsening negative symptoms (avolition: Symbol Digit Modalities Test-written: r = -0.24; TMT-A: r = -0.21; Stroop: r = -0.21; all P &lt;.009; inexpressivity: S…","author":[{"dropping-particle":"","family":"Fett","given":"Anne Kathrin J.","non-dropping-particle":"","parse-names":false,"suffix":""},{"dropping-particle":"","family":"Velthorst","given":"Eva","non-dropping-particle":"","parse-names":false,"suffix":""},{"dropping-particle":"","family":"Reichenberg","given":"Abraham","non-dropping-particle":"","parse-names":false,"suffix":""},{"dropping-particle":"","family":"Ruggero","given":"Camilo J.","non-dropping-particle":"","parse-names":false,"suffix":""},{"dropping-particle":"","family":"Callahan","given":"Jennifer L.","non-dropping-particle":"","parse-names":false,"suffix":""},{"dropping-particle":"","family":"Fochtmann","given":"Laura J.","non-dropping-particle":"","parse-names":false,"suffix":""},{"dropping-particle":"","family":"Carlson","given":"Gabrielle A.","non-dropping-particle":"","parse-names":false,"suffix":""},{"dropping-particle":"","family":"Perlman","given":"Greg","non-dropping-particle":"","parse-names":false,"suffix":""},{"dropping-particle":"","family":"Bromet","given":"Evelyn J.","non-dropping-particle":"","parse-names":false,"suffix":""},{"dropping-particle":"","family":"Kotov","given":"Roman","non-dropping-particle":"","parse-names":false,"suffix":""}],"container-title":"JAMA Psychiatry","id":"ITEM-1","issue":"4","issued":{"date-parts":[["2020"]]},"page":"387-396","title":"Long-term Changes in Cognitive Functioning in Individuals with Psychotic Disorders: Findings from the Suffolk County Mental Health Project","type":"article-journal","volume":"77"},"uris":["http://www.mendeley.com/documents/?uuid=ac864352-f0c4-44e6-bbba-39307b617882"]}],"mendeley":{"formattedCitation":"&lt;sup&gt;5&lt;/sup&gt;","plainTextFormattedCitation":"5","previouslyFormattedCitation":"&lt;sup&gt;16&lt;/sup&gt;"},"properties":{"noteIndex":0},"schema":"https://github.com/citation-style-language/schema/raw/master/csl-citation.json"}</w:instrText>
      </w:r>
      <w:r w:rsidRPr="00124353">
        <w:rPr>
          <w:rFonts w:eastAsia="Calibri" w:cstheme="minorHAnsi"/>
          <w:u w:color="000000"/>
          <w:vertAlign w:val="superscript"/>
          <w:lang w:val="en-US"/>
        </w:rPr>
        <w:fldChar w:fldCharType="separate"/>
      </w:r>
      <w:r w:rsidR="00BF1DA3" w:rsidRPr="00BF1DA3">
        <w:rPr>
          <w:rFonts w:eastAsia="Calibri" w:cstheme="minorHAnsi"/>
          <w:noProof/>
          <w:u w:color="000000"/>
          <w:vertAlign w:val="superscript"/>
          <w:lang w:val="en-US"/>
        </w:rPr>
        <w:t>5</w:t>
      </w:r>
      <w:r w:rsidRPr="00124353">
        <w:rPr>
          <w:rFonts w:eastAsia="Calibri" w:cstheme="minorHAnsi"/>
          <w:u w:color="000000"/>
          <w:lang w:val="en-GB"/>
        </w:rPr>
        <w:fldChar w:fldCharType="end"/>
      </w:r>
      <w:r w:rsidRPr="00124353">
        <w:rPr>
          <w:rFonts w:eastAsia="Calibri" w:cstheme="minorHAnsi"/>
          <w:u w:color="000000"/>
          <w:lang w:val="en-US"/>
        </w:rPr>
        <w:t>, 11) premorbid IQ</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SCHRES.2006.06.033","ISSN":"0920-9964","PMID":"16904292","abstract":"The aim of the present study was to examine the longitudinal course of IQ and its heterogeneity in patients with schizophrenia, from the perspective of the two main \"subtypes\" of schizophrenia described in the literature: progressive cognitive deficit versus cognitive stabilisation or recovery. Premorbid IQ scores and WAIS IQ scores of 100 first onset patients were obtained at first hospitalization (T1) and after 10 years (T2). Significant changes in IQ over time were found, representing (i) at T1, a deterioration compared to premorbid intelligence (B = - 6.3, 95% CI - 9.5 to - 3.0, p &lt; 0.0001), followed by (ii) a recovery at T2 where IQ matched premorbid intelligence again (B = 0.5, 95% CI - 3.1 to 4.0, p = 0.79). In addition, a significant interaction was found between course of IQ over time and estimated premorbid IQ, demonstrating that subjects with lower premorbid IQ levels remained stable over time whereas in individuals with higher premorbid IQ levels a pattern of deterioration was evident at T1, followed by a recovery up to premorbid level at T2. The data confirm the importance of estimated premorbid IQ as an indicator of the longitudinal course of cognitive functioning in patients with schizophrenia and add evidence to the hypothesis of heterogeneity or \"subtypes\" of schizophrenia. The data, however, do not confirm the existence of progressive deterioration of cognitive functioning. Rather, catching up of cognitive function later in the course of the illness may take place in those whose deficits become apparent in the early phases of illness, whereas those with the most severe premorbid impairments remain stable. © 2006 Elsevier B.V. All rights reserved.","author":[{"dropping-particle":"","family":"Winkel","given":"Ruud","non-dropping-particle":"van","parse-names":false,"suffix":""},{"dropping-particle":"","family":"Myin-Germeys","given":"Inez","non-dropping-particle":"","parse-names":false,"suffix":""},{"dropping-particle":"","family":"Delespaul","given":"Philippe","non-dropping-particle":"","parse-names":false,"suffix":""},{"dropping-particle":"","family":"Peuskens","given":"Jozef","non-dropping-particle":"","parse-names":false,"suffix":""},{"dropping-particle":"","family":"Hert","given":"Marc","non-dropping-particle":"De","parse-names":false,"suffix":""},{"dropping-particle":"","family":"Os","given":"Jim","non-dropping-particle":"van","parse-names":false,"suffix":""}],"container-title":"Schizophrenia Research","id":"ITEM-1","issue":"1-3","issued":{"date-parts":[["2006","12","1"]]},"page":"47-54","publisher":"Elsevier","title":"Premorbid IQ as a predictor for the course of IQ in first onset patients with schizophrenia: A 10-year follow-up study","type":"article-journal","volume":"88"},"uris":["http://www.mendeley.com/documents/?uuid=e9d06151-a6b7-344f-b055-33bab0fd066f"]}],"mendeley":{"formattedCitation":"&lt;sup&gt;12&lt;/sup&gt;","plainTextFormattedCitation":"12","previouslyFormattedCitation":"&lt;sup&gt;34&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12</w:t>
      </w:r>
      <w:r w:rsidRPr="00124353">
        <w:rPr>
          <w:rFonts w:eastAsia="Calibri" w:cstheme="minorHAnsi"/>
          <w:u w:color="000000"/>
          <w:lang w:val="en-GB"/>
        </w:rPr>
        <w:fldChar w:fldCharType="end"/>
      </w:r>
      <w:r w:rsidRPr="00124353">
        <w:rPr>
          <w:rFonts w:eastAsia="Calibri" w:cstheme="minorHAnsi"/>
          <w:u w:color="000000"/>
          <w:lang w:val="en-US"/>
        </w:rPr>
        <w:t>, 12) cannabis sessaition</w:t>
      </w:r>
      <w:r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3389/FPSYT.2019.00495","ISSN":"1664-0640","PMID":"31354551","abstract":"Background: Cognitive impairment may be a risk factor for, as well as a consequence of, psychosis. Non-remitting symptoms, premorbid functioning, level of education, and socioeconomic background are known correlates. A possible confounder of these associations is substance use, which is common among patients with psychosis and linked to worse clinical outcomes. Studies however show mixed results for the effect of substance use on cognitive outcomes. In this study, the long-term associations of substance use with cognition in a representative sample of first-episode psychosis patients were examined. Methods: The sample consisted of 195 patients. They were assessed for symptom levels, function, and neurocognition at 1, 2, 5, and 10 years after first treatment. Test scores were grouped into factor analysis-based indices: motor speed, verbal learning, visuomotor processing, verbal fluency, and executive functioning. A standardized composite score of all tests was also used. Patients were divided into four groups based on substance-use patterns during the first 2 years of treatment: persistent users, episodic users, stop-users, and nonusers. Data were analyzed using linear mixed effects modeling. Results: Gender, premorbid academic functioning, and previous education were the strongest predictors of cognitive trajectories. However, on motor speed and verbal learning indices, patients who stopped using substances within the first 2 years of follow-up improved over time, whereas the other groups did not. For verbal fluency, the longitudinal course was parallel for all four groups, while patients who stopped using substances demonstrated superior performances compared with nonusers. Persistent users demonstrated impaired visuomotor processing speed compared with nonusers. Within the stop- and episodic use groups, patients with narrow schizophrenia diagnoses performed worse compared with patients with other diagnoses on verbal learning and on the overall composite neurocognitive index. Discussion: This study is one of very few long-term studies on cognitive impairments in first-episode psychosis focusing explicitly on substance use. Early cessation of substance use was associated with less cognitive impairment and some improvement over time on some cognitive measures, indicating a milder illness course and superior cognitive reserves to draw from in recovering from psychosis.","author":[{"dropping-particle":"","family":"Weibell","given":"Melissa A.","non-dropping-particle":"","parse-names":false,"suffix":""},{"dropping-particle":"","family":"Johannessen","given":"Jan Olav","non-dropping-particle":"","parse-names":false,"suffix":""},{"dropping-particle":"","family":"Auestad","given":"Bjørn","non-dropping-particle":"","parse-names":false,"suffix":""},{"dropping-particle":"","family":"Bramness","given":"Jørgen","non-dropping-particle":"","parse-names":false,"suffix":""},{"dropping-particle":"","family":"Brønnick","given":"Kolbjørn","non-dropping-particle":"","parse-names":false,"suffix":""},{"dropping-particle":"","family":"Haahr","given":"Ulrik","non-dropping-particle":"","parse-names":false,"suffix":""},{"dropping-particle":"","family":"Joa","given":"Inge","non-dropping-particle":"","parse-names":false,"suffix":""},{"dropping-particle":"","family":"Larsen","given":"Tor Ketil","non-dropping-particle":"","parse-names":false,"suffix":""},{"dropping-particle":"","family":"Melle","given":"Ingrid","non-dropping-particle":"","parse-names":false,"suffix":""},{"dropping-particle":"","family":"Opjordsmoen","given":"Stein","non-dropping-particle":"","parse-names":false,"suffix":""},{"dropping-particle":"","family":"Rund","given":"Bjørn Rishovd","non-dropping-particle":"","parse-names":false,"suffix":""},{"dropping-particle":"","family":"Røssberg","given":"Jan Ivar","non-dropping-particle":"","parse-names":false,"suffix":""},{"dropping-particle":"","family":"Simonsen","given":"Erik","non-dropping-particle":"","parse-names":false,"suffix":""},{"dropping-particle":"","family":"Vaglum","given":"Per","non-dropping-particle":"","parse-names":false,"suffix":""},{"dropping-particle":"","family":"Stain","given":"Helen","non-dropping-particle":"","parse-names":false,"suffix":""},{"dropping-particle":"","family":"Friis","given":"Svein","non-dropping-particle":"","parse-names":false,"suffix":""},{"dropping-particle":"","family":"Velden Hegelstad","given":"Wenche","non-dropping-particle":"Ten","parse-names":false,"suffix":""}],"container-title":"Frontiers in psychiatry","id":"ITEM-1","issue":"JULY","issued":{"date-parts":[["2019"]]},"publisher":"Front Psychiatry","title":"Early Substance Use Cessation Improves Cognition-10 Years Outcome in First-Episode Psychosis Patients","type":"article-journal","volume":"10"},"uris":["http://www.mendeley.com/documents/?uuid=3deb7d08-fb3a-33f5-a204-18c131d95f69"]}],"mendeley":{"formattedCitation":"&lt;sup&gt;13&lt;/sup&gt;","plainTextFormattedCitation":"13","previouslyFormattedCitation":"&lt;sup&gt;35&lt;/sup&gt;"},"properties":{"noteIndex":0},"schema":"https://github.com/citation-style-language/schema/raw/master/csl-citation.json"}</w:instrText>
      </w:r>
      <w:r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13</w:t>
      </w:r>
      <w:r w:rsidRPr="00124353">
        <w:rPr>
          <w:rFonts w:eastAsia="Calibri" w:cstheme="minorHAnsi"/>
          <w:u w:color="000000"/>
          <w:lang w:val="en-GB"/>
        </w:rPr>
        <w:fldChar w:fldCharType="end"/>
      </w:r>
      <w:r w:rsidRPr="00124353">
        <w:rPr>
          <w:rFonts w:eastAsia="Calibri" w:cstheme="minorHAnsi"/>
          <w:u w:color="000000"/>
          <w:lang w:val="en-GB"/>
        </w:rPr>
        <w:t>, and 13) indexed symptom severity</w:t>
      </w:r>
      <w:r w:rsidRPr="00124353">
        <w:rPr>
          <w:rFonts w:eastAsia="Calibri" w:cstheme="minorHAnsi"/>
          <w:u w:color="000000"/>
          <w:lang w:val="en-GB"/>
        </w:rPr>
        <w:fldChar w:fldCharType="begin" w:fldLock="1"/>
      </w:r>
      <w:r w:rsidR="00BF1DA3">
        <w:rPr>
          <w:rFonts w:eastAsia="Calibri" w:cstheme="minorHAnsi"/>
          <w:u w:color="000000"/>
          <w:lang w:val="en-GB"/>
        </w:rPr>
        <w:instrText>ADDIN CSL_CITATION {"citationItems":[{"id":"ITEM-1","itemData":{"DOI":"10.1176/APPI.AJP.2019.18091088","ISSN":"1535-7228","PMID":"31256609","abstract":"Objective: Schizophrenia is associated with a marked cognitive impairment that is widely believed to remain stable after illness onset. Yet, to date, 10-year prospective studies of cognitive functioning following the first episode with good methodology are rare. The authors examined whether schizophrenia patients experience cognitive decline after the first episode, whether this decline is generalized or confined to individual neuropsychological functions, and whether decline is specific to schizophrenia. Methods: Participants were from a population-based casecontrol study of patients with first-episode psychosis who were followed prospectively up to 10 years after first admission. A neuropsychological battery was administered at index presentation and at follow-up to patients with a diagnosis of schizophrenia (N=65) or other psychoses (N=41) as well as to healthy comparison subjects (N=103). Results: The schizophrenia group exhibited declines in IQ and in measures of verbal knowledge and of memory, but not processing speed or executive functions. Processing speed and executive function impairments were already present at the first episode and remained stable thereafter. The magnitude of declines ranged between 0.28 and 0.66 standard deviations. Decline in measures of memory was not specific to schizophrenia and was also apparent in the group of patients with other psychoses. Healthy individuals with low IQ showed no evidence of decline, suggesting that a decline is specific to psychosis. Conclusions: Patients with schizophrenia and other psychoses experience cognitive decline after illness onset, but the magnitude of decline varies across cognitive functions. Distinct mechanisms consequent to the illness and/or psychosocial factors may underlie impairments across different cognitive functions.","author":[{"dropping-particle":"","family":"Zanelli","given":"Jolanta","non-dropping-particle":"","parse-names":false,"suffix":""},{"dropping-particle":"","family":"Mollon","given":"Josephine","non-dropping-particle":"","parse-names":false,"suffix":""},{"dropping-particle":"","family":"Sandin","given":"Sven","non-dropping-particle":"","parse-names":false,"suffix":""},{"dropping-particle":"","family":"Morgan","given":"Craig","non-dropping-particle":"","parse-names":false,"suffix":""},{"dropping-particle":"","family":"Dazzan","given":"Paola","non-dropping-particle":"","parse-names":false,"suffix":""},{"dropping-particle":"","family":"Pilecka","given":"Izabela","non-dropping-particle":"","parse-names":false,"suffix":""},{"dropping-particle":"","family":"Marques","given":"Tiago Reis","non-dropping-particle":"","parse-names":false,"suffix":""},{"dropping-particle":"","family":"David","given":"Anthony S.","non-dropping-particle":"","parse-names":false,"suffix":""},{"dropping-particle":"","family":"Morgan","given":"Kevin","non-dropping-particle":"","parse-names":false,"suffix":""},{"dropping-particle":"","family":"Fearon","given":"Paul","non-dropping-particle":"","parse-names":false,"suffix":""},{"dropping-particle":"","family":"Doody","given":"Gillian A.","non-dropping-particle":"","parse-names":false,"suffix":""},{"dropping-particle":"","family":"Jones","given":"Peter B.","non-dropping-particle":"","parse-names":false,"suffix":""},{"dropping-particle":"","family":"Murray","given":"Robin M.","non-dropping-particle":"","parse-names":false,"suffix":""},{"dropping-particle":"","family":"Reichenberg","given":"Abraham","non-dropping-particle":"","parse-names":false,"suffix":""}],"container-title":"The American journal of psychiatry","id":"ITEM-1","issue":"10","issued":{"date-parts":[["2019"]]},"page":"811-819","publisher":"Am J Psychiatry","title":"Cognitive Change in Schizophrenia and Other Psychoses in the Decade Following the First Episode","type":"article-journal","volume":"176"},"uris":["http://www.mendeley.com/documents/?uuid=f96cd2ca-59bf-3b35-adac-bfedb7bd677d"]}],"mendeley":{"formattedCitation":"&lt;sup&gt;14&lt;/sup&gt;","plainTextFormattedCitation":"14","previouslyFormattedCitation":"&lt;sup&gt;36&lt;/sup&gt;"},"properties":{"noteIndex":0},"schema":"https://github.com/citation-style-language/schema/raw/master/csl-citation.json"}</w:instrText>
      </w:r>
      <w:r w:rsidRPr="00124353">
        <w:rPr>
          <w:rFonts w:eastAsia="Calibri" w:cstheme="minorHAnsi"/>
          <w:u w:color="000000"/>
          <w:lang w:val="en-GB"/>
        </w:rPr>
        <w:fldChar w:fldCharType="separate"/>
      </w:r>
      <w:r w:rsidR="00BF1DA3" w:rsidRPr="00BF1DA3">
        <w:rPr>
          <w:rFonts w:eastAsia="Calibri" w:cstheme="minorHAnsi"/>
          <w:noProof/>
          <w:u w:color="000000"/>
          <w:vertAlign w:val="superscript"/>
          <w:lang w:val="en-GB"/>
        </w:rPr>
        <w:t>14</w:t>
      </w:r>
      <w:r w:rsidRPr="00124353">
        <w:rPr>
          <w:rFonts w:eastAsia="Calibri" w:cstheme="minorHAnsi"/>
          <w:u w:color="000000"/>
          <w:lang w:val="en-GB"/>
        </w:rPr>
        <w:fldChar w:fldCharType="end"/>
      </w:r>
      <w:r w:rsidRPr="00124353">
        <w:rPr>
          <w:rFonts w:eastAsia="Calibri" w:cstheme="minorHAnsi"/>
          <w:u w:color="000000"/>
          <w:lang w:val="en-GB"/>
        </w:rPr>
        <w:t xml:space="preserve">. </w:t>
      </w:r>
    </w:p>
    <w:p w14:paraId="5A4317F9" w14:textId="2C359644" w:rsidR="00124353" w:rsidRDefault="00124353" w:rsidP="00124353">
      <w:pPr>
        <w:spacing w:after="0" w:line="480" w:lineRule="auto"/>
        <w:rPr>
          <w:rFonts w:eastAsia="Calibri" w:cstheme="minorHAnsi"/>
          <w:u w:color="000000"/>
          <w:lang w:val="en-GB"/>
        </w:rPr>
      </w:pPr>
      <w:r w:rsidRPr="00124353">
        <w:rPr>
          <w:rFonts w:eastAsia="Calibri" w:cstheme="minorHAnsi"/>
          <w:u w:color="000000"/>
          <w:lang w:val="en-GB"/>
        </w:rPr>
        <w:t xml:space="preserve">To match the identified </w:t>
      </w:r>
      <w:r w:rsidR="00A2771C" w:rsidRPr="00124353">
        <w:rPr>
          <w:rFonts w:eastAsia="Calibri" w:cstheme="minorHAnsi"/>
          <w:u w:color="000000"/>
          <w:lang w:val="en-GB"/>
        </w:rPr>
        <w:t>variables,</w:t>
      </w:r>
      <w:r w:rsidRPr="00124353">
        <w:rPr>
          <w:rFonts w:eastAsia="Calibri" w:cstheme="minorHAnsi"/>
          <w:u w:color="000000"/>
          <w:lang w:val="en-GB"/>
        </w:rPr>
        <w:t xml:space="preserve"> we had to create new variables from our own data. To create a variable expressing symptom remission in the first year, we combined psychotic symptom assessments conducted every three months during the first two years of the OPUS trial. Because they were assessed using SAPS, they covered all three months between every assessment, allowing us to create a variable of continuous remission during the first year following diagnosis for all patients that did not exhibit significant psychotic symptoms following their first admission in the study. The study on cessation of cannabis use used cessation between baseline and the end of their study, which is when they conducted their cognitive tests. For this </w:t>
      </w:r>
      <w:r w:rsidR="00E20B22" w:rsidRPr="00124353">
        <w:rPr>
          <w:rFonts w:eastAsia="Calibri" w:cstheme="minorHAnsi"/>
          <w:u w:color="000000"/>
          <w:lang w:val="en-GB"/>
        </w:rPr>
        <w:t>reason,</w:t>
      </w:r>
      <w:r w:rsidRPr="00124353">
        <w:rPr>
          <w:rFonts w:eastAsia="Calibri" w:cstheme="minorHAnsi"/>
          <w:u w:color="000000"/>
          <w:lang w:val="en-GB"/>
        </w:rPr>
        <w:t xml:space="preserve"> we did not include baseline cannabis use in our analysis, but the pattern of use during the 10-and 20-year follow-up, which is when we conducted our cognitive testing. </w:t>
      </w:r>
      <w:bookmarkStart w:id="1" w:name="_Hlk149142245"/>
      <w:r w:rsidR="00762ACA">
        <w:rPr>
          <w:rFonts w:eastAsia="Calibri" w:cstheme="minorHAnsi"/>
          <w:u w:color="000000"/>
          <w:lang w:val="en-GB"/>
        </w:rPr>
        <w:t xml:space="preserve">Unfortunately, our sample was too small to examine strict cessation of cannabis use, as this only occurred in 4 patients. </w:t>
      </w:r>
      <w:proofErr w:type="spellStart"/>
      <w:r w:rsidR="00762ACA">
        <w:rPr>
          <w:rFonts w:eastAsia="Calibri" w:cstheme="minorHAnsi"/>
          <w:u w:color="000000"/>
          <w:lang w:val="en-GB"/>
        </w:rPr>
        <w:t>eTable</w:t>
      </w:r>
      <w:proofErr w:type="spellEnd"/>
      <w:r w:rsidR="00762ACA">
        <w:rPr>
          <w:rFonts w:eastAsia="Calibri" w:cstheme="minorHAnsi"/>
          <w:u w:color="000000"/>
          <w:lang w:val="en-GB"/>
        </w:rPr>
        <w:t xml:space="preserve"> 2 shows the distribution of patterns of substance use between the 10- and 20-year follow-up. Instead, we have chosen overall substance and alcohol abuse diagnosed using SCAN as a variable in this study. </w:t>
      </w:r>
    </w:p>
    <w:bookmarkEnd w:id="1"/>
    <w:p w14:paraId="6C93BC5F" w14:textId="77777777" w:rsidR="00A2771C" w:rsidRDefault="00A2771C" w:rsidP="00762ACA">
      <w:pPr>
        <w:rPr>
          <w:lang w:val="en-US"/>
        </w:rPr>
      </w:pPr>
    </w:p>
    <w:p w14:paraId="5CB0BB84" w14:textId="77777777" w:rsidR="00A2771C" w:rsidRDefault="00A2771C" w:rsidP="00762ACA">
      <w:pPr>
        <w:rPr>
          <w:lang w:val="en-US"/>
        </w:rPr>
      </w:pPr>
    </w:p>
    <w:p w14:paraId="1A58578B" w14:textId="3874320C" w:rsidR="00762ACA" w:rsidRDefault="00762ACA" w:rsidP="00762ACA">
      <w:pPr>
        <w:rPr>
          <w:lang w:val="en-US"/>
        </w:rPr>
      </w:pPr>
      <w:proofErr w:type="spellStart"/>
      <w:r>
        <w:rPr>
          <w:lang w:val="en-US"/>
        </w:rPr>
        <w:lastRenderedPageBreak/>
        <w:t>eTable</w:t>
      </w:r>
      <w:proofErr w:type="spellEnd"/>
      <w:r>
        <w:rPr>
          <w:lang w:val="en-US"/>
        </w:rPr>
        <w:t xml:space="preserve"> 2: Patterns of substance use between the 10- and 20-year follow-up, Appendix 1:</w:t>
      </w:r>
    </w:p>
    <w:tbl>
      <w:tblPr>
        <w:tblStyle w:val="Tabel-Gitter"/>
        <w:tblW w:w="0" w:type="auto"/>
        <w:tblLook w:val="04A0" w:firstRow="1" w:lastRow="0" w:firstColumn="1" w:lastColumn="0" w:noHBand="0" w:noVBand="1"/>
      </w:tblPr>
      <w:tblGrid>
        <w:gridCol w:w="1925"/>
        <w:gridCol w:w="1925"/>
        <w:gridCol w:w="1926"/>
        <w:gridCol w:w="1926"/>
        <w:gridCol w:w="1926"/>
      </w:tblGrid>
      <w:tr w:rsidR="00762ACA" w14:paraId="3E93B442" w14:textId="77777777" w:rsidTr="006B173D">
        <w:tc>
          <w:tcPr>
            <w:tcW w:w="1925" w:type="dxa"/>
          </w:tcPr>
          <w:p w14:paraId="4A2327FE" w14:textId="77777777" w:rsidR="00762ACA" w:rsidRPr="004C423B" w:rsidRDefault="00762ACA" w:rsidP="006B173D">
            <w:pPr>
              <w:rPr>
                <w:lang w:val="en-US"/>
              </w:rPr>
            </w:pPr>
          </w:p>
        </w:tc>
        <w:tc>
          <w:tcPr>
            <w:tcW w:w="1925" w:type="dxa"/>
          </w:tcPr>
          <w:p w14:paraId="41C21377" w14:textId="77777777" w:rsidR="00762ACA" w:rsidRPr="004C423B" w:rsidRDefault="00762ACA" w:rsidP="006B173D">
            <w:pPr>
              <w:rPr>
                <w:b/>
                <w:bCs/>
                <w:lang w:val="en-GB"/>
              </w:rPr>
            </w:pPr>
            <w:r w:rsidRPr="004C423B">
              <w:rPr>
                <w:b/>
                <w:bCs/>
                <w:lang w:val="en-GB"/>
              </w:rPr>
              <w:t>No use</w:t>
            </w:r>
          </w:p>
        </w:tc>
        <w:tc>
          <w:tcPr>
            <w:tcW w:w="1926" w:type="dxa"/>
          </w:tcPr>
          <w:p w14:paraId="4D718E0D" w14:textId="77777777" w:rsidR="00762ACA" w:rsidRPr="004C423B" w:rsidRDefault="00762ACA" w:rsidP="006B173D">
            <w:pPr>
              <w:rPr>
                <w:b/>
                <w:bCs/>
                <w:lang w:val="en-GB"/>
              </w:rPr>
            </w:pPr>
            <w:r w:rsidRPr="004C423B">
              <w:rPr>
                <w:b/>
                <w:bCs/>
                <w:lang w:val="en-GB"/>
              </w:rPr>
              <w:t>Continued use</w:t>
            </w:r>
          </w:p>
        </w:tc>
        <w:tc>
          <w:tcPr>
            <w:tcW w:w="1926" w:type="dxa"/>
          </w:tcPr>
          <w:p w14:paraId="1863700D" w14:textId="77777777" w:rsidR="00762ACA" w:rsidRPr="004C423B" w:rsidRDefault="00762ACA" w:rsidP="006B173D">
            <w:pPr>
              <w:rPr>
                <w:b/>
                <w:bCs/>
                <w:lang w:val="en-GB"/>
              </w:rPr>
            </w:pPr>
            <w:r w:rsidRPr="004C423B">
              <w:rPr>
                <w:b/>
                <w:bCs/>
                <w:lang w:val="en-GB"/>
              </w:rPr>
              <w:t>Started use</w:t>
            </w:r>
          </w:p>
        </w:tc>
        <w:tc>
          <w:tcPr>
            <w:tcW w:w="1926" w:type="dxa"/>
          </w:tcPr>
          <w:p w14:paraId="39CE68B5" w14:textId="77777777" w:rsidR="00762ACA" w:rsidRPr="004C423B" w:rsidRDefault="00762ACA" w:rsidP="006B173D">
            <w:pPr>
              <w:rPr>
                <w:b/>
                <w:bCs/>
                <w:lang w:val="en-GB"/>
              </w:rPr>
            </w:pPr>
            <w:r w:rsidRPr="004C423B">
              <w:rPr>
                <w:b/>
                <w:bCs/>
                <w:lang w:val="en-GB"/>
              </w:rPr>
              <w:t>Stopped use</w:t>
            </w:r>
          </w:p>
        </w:tc>
      </w:tr>
      <w:tr w:rsidR="00762ACA" w:rsidRPr="00AC516D" w14:paraId="7516D498" w14:textId="77777777" w:rsidTr="006B173D">
        <w:tc>
          <w:tcPr>
            <w:tcW w:w="1925" w:type="dxa"/>
          </w:tcPr>
          <w:p w14:paraId="43770CE9" w14:textId="77777777" w:rsidR="00762ACA" w:rsidRPr="00AC516D" w:rsidRDefault="00762ACA" w:rsidP="006B173D">
            <w:pPr>
              <w:rPr>
                <w:lang w:val="en-US"/>
              </w:rPr>
            </w:pPr>
            <w:r w:rsidRPr="00AC516D">
              <w:rPr>
                <w:lang w:val="en-US"/>
              </w:rPr>
              <w:t>Overall alcohol or substance u</w:t>
            </w:r>
            <w:r>
              <w:rPr>
                <w:lang w:val="en-US"/>
              </w:rPr>
              <w:t>se</w:t>
            </w:r>
          </w:p>
        </w:tc>
        <w:tc>
          <w:tcPr>
            <w:tcW w:w="1925" w:type="dxa"/>
          </w:tcPr>
          <w:p w14:paraId="493724AE" w14:textId="77777777" w:rsidR="00762ACA" w:rsidRPr="00AC516D" w:rsidRDefault="00762ACA" w:rsidP="006B173D">
            <w:pPr>
              <w:rPr>
                <w:lang w:val="en-US"/>
              </w:rPr>
            </w:pPr>
            <w:r>
              <w:rPr>
                <w:lang w:val="en-US"/>
              </w:rPr>
              <w:t>115 (75.2%)</w:t>
            </w:r>
          </w:p>
        </w:tc>
        <w:tc>
          <w:tcPr>
            <w:tcW w:w="1926" w:type="dxa"/>
          </w:tcPr>
          <w:p w14:paraId="6386FF7A" w14:textId="77777777" w:rsidR="00762ACA" w:rsidRPr="00AC516D" w:rsidRDefault="00762ACA" w:rsidP="006B173D">
            <w:pPr>
              <w:rPr>
                <w:lang w:val="en-US"/>
              </w:rPr>
            </w:pPr>
            <w:r>
              <w:rPr>
                <w:lang w:val="en-US"/>
              </w:rPr>
              <w:t>23 (15%)</w:t>
            </w:r>
          </w:p>
        </w:tc>
        <w:tc>
          <w:tcPr>
            <w:tcW w:w="1926" w:type="dxa"/>
          </w:tcPr>
          <w:p w14:paraId="4D03C41C" w14:textId="77777777" w:rsidR="00762ACA" w:rsidRPr="00AC516D" w:rsidRDefault="00762ACA" w:rsidP="006B173D">
            <w:pPr>
              <w:rPr>
                <w:lang w:val="en-US"/>
              </w:rPr>
            </w:pPr>
            <w:r>
              <w:rPr>
                <w:lang w:val="en-US"/>
              </w:rPr>
              <w:t>8 (5.2%)</w:t>
            </w:r>
          </w:p>
        </w:tc>
        <w:tc>
          <w:tcPr>
            <w:tcW w:w="1926" w:type="dxa"/>
          </w:tcPr>
          <w:p w14:paraId="24874961" w14:textId="77777777" w:rsidR="00762ACA" w:rsidRPr="00AC516D" w:rsidRDefault="00762ACA" w:rsidP="006B173D">
            <w:pPr>
              <w:rPr>
                <w:lang w:val="en-US"/>
              </w:rPr>
            </w:pPr>
            <w:r>
              <w:rPr>
                <w:lang w:val="en-US"/>
              </w:rPr>
              <w:t>7 (4.6%)</w:t>
            </w:r>
          </w:p>
        </w:tc>
      </w:tr>
      <w:tr w:rsidR="00762ACA" w:rsidRPr="00AC516D" w14:paraId="463278C7" w14:textId="77777777" w:rsidTr="006B173D">
        <w:tc>
          <w:tcPr>
            <w:tcW w:w="1925" w:type="dxa"/>
          </w:tcPr>
          <w:p w14:paraId="07E6BA91" w14:textId="77777777" w:rsidR="00762ACA" w:rsidRPr="00AC516D" w:rsidRDefault="00762ACA" w:rsidP="006B173D">
            <w:pPr>
              <w:rPr>
                <w:lang w:val="en-US"/>
              </w:rPr>
            </w:pPr>
            <w:r>
              <w:rPr>
                <w:lang w:val="en-US"/>
              </w:rPr>
              <w:t>Alcohol use</w:t>
            </w:r>
          </w:p>
        </w:tc>
        <w:tc>
          <w:tcPr>
            <w:tcW w:w="1925" w:type="dxa"/>
          </w:tcPr>
          <w:p w14:paraId="398FFD28" w14:textId="77777777" w:rsidR="00762ACA" w:rsidRPr="00AC516D" w:rsidRDefault="00762ACA" w:rsidP="006B173D">
            <w:pPr>
              <w:rPr>
                <w:lang w:val="en-US"/>
              </w:rPr>
            </w:pPr>
            <w:r>
              <w:rPr>
                <w:lang w:val="en-US"/>
              </w:rPr>
              <w:t>132 (86.3%)</w:t>
            </w:r>
          </w:p>
        </w:tc>
        <w:tc>
          <w:tcPr>
            <w:tcW w:w="1926" w:type="dxa"/>
          </w:tcPr>
          <w:p w14:paraId="63EFAF03" w14:textId="77777777" w:rsidR="00762ACA" w:rsidRPr="00AC516D" w:rsidRDefault="00762ACA" w:rsidP="006B173D">
            <w:pPr>
              <w:rPr>
                <w:lang w:val="en-US"/>
              </w:rPr>
            </w:pPr>
            <w:r>
              <w:rPr>
                <w:lang w:val="en-US"/>
              </w:rPr>
              <w:t>9 (5.9%)</w:t>
            </w:r>
          </w:p>
        </w:tc>
        <w:tc>
          <w:tcPr>
            <w:tcW w:w="1926" w:type="dxa"/>
          </w:tcPr>
          <w:p w14:paraId="7D19EADD" w14:textId="77777777" w:rsidR="00762ACA" w:rsidRPr="00AC516D" w:rsidRDefault="00762ACA" w:rsidP="006B173D">
            <w:pPr>
              <w:rPr>
                <w:lang w:val="en-US"/>
              </w:rPr>
            </w:pPr>
            <w:r>
              <w:rPr>
                <w:lang w:val="en-US"/>
              </w:rPr>
              <w:t>5 (3.3%)</w:t>
            </w:r>
          </w:p>
        </w:tc>
        <w:tc>
          <w:tcPr>
            <w:tcW w:w="1926" w:type="dxa"/>
          </w:tcPr>
          <w:p w14:paraId="66542C40" w14:textId="77777777" w:rsidR="00762ACA" w:rsidRPr="00AC516D" w:rsidRDefault="00762ACA" w:rsidP="006B173D">
            <w:pPr>
              <w:rPr>
                <w:lang w:val="en-US"/>
              </w:rPr>
            </w:pPr>
            <w:r>
              <w:rPr>
                <w:lang w:val="en-US"/>
              </w:rPr>
              <w:t>7 (4.6%)</w:t>
            </w:r>
          </w:p>
        </w:tc>
      </w:tr>
      <w:tr w:rsidR="00762ACA" w:rsidRPr="00AC516D" w14:paraId="00FA7797" w14:textId="77777777" w:rsidTr="006B173D">
        <w:tc>
          <w:tcPr>
            <w:tcW w:w="1925" w:type="dxa"/>
          </w:tcPr>
          <w:p w14:paraId="195048DB" w14:textId="77777777" w:rsidR="00762ACA" w:rsidRPr="00AC516D" w:rsidRDefault="00762ACA" w:rsidP="006B173D">
            <w:pPr>
              <w:rPr>
                <w:lang w:val="en-US"/>
              </w:rPr>
            </w:pPr>
            <w:r>
              <w:rPr>
                <w:lang w:val="en-US"/>
              </w:rPr>
              <w:t>Cannabis use</w:t>
            </w:r>
          </w:p>
        </w:tc>
        <w:tc>
          <w:tcPr>
            <w:tcW w:w="1925" w:type="dxa"/>
          </w:tcPr>
          <w:p w14:paraId="3807B5E0" w14:textId="77777777" w:rsidR="00762ACA" w:rsidRPr="00AC516D" w:rsidRDefault="00762ACA" w:rsidP="006B173D">
            <w:pPr>
              <w:rPr>
                <w:lang w:val="en-US"/>
              </w:rPr>
            </w:pPr>
            <w:r>
              <w:rPr>
                <w:lang w:val="en-US"/>
              </w:rPr>
              <w:t>138 (90.2%)</w:t>
            </w:r>
          </w:p>
        </w:tc>
        <w:tc>
          <w:tcPr>
            <w:tcW w:w="1926" w:type="dxa"/>
          </w:tcPr>
          <w:p w14:paraId="1AD934AF" w14:textId="77777777" w:rsidR="00762ACA" w:rsidRPr="00AC516D" w:rsidRDefault="00762ACA" w:rsidP="006B173D">
            <w:pPr>
              <w:rPr>
                <w:lang w:val="en-US"/>
              </w:rPr>
            </w:pPr>
            <w:r>
              <w:rPr>
                <w:lang w:val="en-US"/>
              </w:rPr>
              <w:t>8 (5.2%)</w:t>
            </w:r>
          </w:p>
        </w:tc>
        <w:tc>
          <w:tcPr>
            <w:tcW w:w="1926" w:type="dxa"/>
          </w:tcPr>
          <w:p w14:paraId="19C6DD0B" w14:textId="77777777" w:rsidR="00762ACA" w:rsidRPr="00AC516D" w:rsidRDefault="00762ACA" w:rsidP="006B173D">
            <w:pPr>
              <w:rPr>
                <w:lang w:val="en-US"/>
              </w:rPr>
            </w:pPr>
            <w:r>
              <w:rPr>
                <w:lang w:val="en-US"/>
              </w:rPr>
              <w:t>3 (2.0%)</w:t>
            </w:r>
          </w:p>
        </w:tc>
        <w:tc>
          <w:tcPr>
            <w:tcW w:w="1926" w:type="dxa"/>
          </w:tcPr>
          <w:p w14:paraId="7D1A9CB3" w14:textId="77777777" w:rsidR="00762ACA" w:rsidRPr="00AC516D" w:rsidRDefault="00762ACA" w:rsidP="006B173D">
            <w:pPr>
              <w:rPr>
                <w:lang w:val="en-US"/>
              </w:rPr>
            </w:pPr>
            <w:r>
              <w:rPr>
                <w:lang w:val="en-US"/>
              </w:rPr>
              <w:t xml:space="preserve">4 (2.6%) </w:t>
            </w:r>
          </w:p>
        </w:tc>
      </w:tr>
      <w:tr w:rsidR="00762ACA" w:rsidRPr="00AC516D" w14:paraId="61B2BF59" w14:textId="77777777" w:rsidTr="006B173D">
        <w:tc>
          <w:tcPr>
            <w:tcW w:w="1925" w:type="dxa"/>
          </w:tcPr>
          <w:p w14:paraId="23CA9960" w14:textId="77777777" w:rsidR="00762ACA" w:rsidRPr="00AC516D" w:rsidRDefault="00762ACA" w:rsidP="006B173D">
            <w:pPr>
              <w:rPr>
                <w:lang w:val="en-US"/>
              </w:rPr>
            </w:pPr>
            <w:r>
              <w:rPr>
                <w:lang w:val="en-US"/>
              </w:rPr>
              <w:t>Other groups (opioids, cocaine, mixed)</w:t>
            </w:r>
          </w:p>
        </w:tc>
        <w:tc>
          <w:tcPr>
            <w:tcW w:w="1925" w:type="dxa"/>
          </w:tcPr>
          <w:p w14:paraId="2E6AB039" w14:textId="77777777" w:rsidR="00762ACA" w:rsidRPr="00AC516D" w:rsidRDefault="00762ACA" w:rsidP="006B173D">
            <w:pPr>
              <w:rPr>
                <w:lang w:val="en-US"/>
              </w:rPr>
            </w:pPr>
            <w:r>
              <w:rPr>
                <w:lang w:val="en-US"/>
              </w:rPr>
              <w:t>146 (95.4%)</w:t>
            </w:r>
          </w:p>
        </w:tc>
        <w:tc>
          <w:tcPr>
            <w:tcW w:w="1926" w:type="dxa"/>
          </w:tcPr>
          <w:p w14:paraId="4DF75076" w14:textId="77777777" w:rsidR="00762ACA" w:rsidRPr="00AC516D" w:rsidRDefault="00762ACA" w:rsidP="006B173D">
            <w:pPr>
              <w:rPr>
                <w:lang w:val="en-US"/>
              </w:rPr>
            </w:pPr>
            <w:r>
              <w:rPr>
                <w:lang w:val="en-US"/>
              </w:rPr>
              <w:t>1 (0.7%)</w:t>
            </w:r>
          </w:p>
        </w:tc>
        <w:tc>
          <w:tcPr>
            <w:tcW w:w="1926" w:type="dxa"/>
          </w:tcPr>
          <w:p w14:paraId="23D6A795" w14:textId="77777777" w:rsidR="00762ACA" w:rsidRPr="00AC516D" w:rsidRDefault="00762ACA" w:rsidP="006B173D">
            <w:pPr>
              <w:rPr>
                <w:lang w:val="en-US"/>
              </w:rPr>
            </w:pPr>
            <w:r>
              <w:rPr>
                <w:lang w:val="en-US"/>
              </w:rPr>
              <w:t>5 (3.3%)</w:t>
            </w:r>
          </w:p>
        </w:tc>
        <w:tc>
          <w:tcPr>
            <w:tcW w:w="1926" w:type="dxa"/>
          </w:tcPr>
          <w:p w14:paraId="7CE7BFB7" w14:textId="77777777" w:rsidR="00762ACA" w:rsidRPr="00AC516D" w:rsidRDefault="00762ACA" w:rsidP="006B173D">
            <w:pPr>
              <w:rPr>
                <w:lang w:val="en-US"/>
              </w:rPr>
            </w:pPr>
            <w:r>
              <w:rPr>
                <w:lang w:val="en-US"/>
              </w:rPr>
              <w:t>1 (0.7%)</w:t>
            </w:r>
          </w:p>
        </w:tc>
      </w:tr>
    </w:tbl>
    <w:p w14:paraId="5AFB9F85" w14:textId="77777777" w:rsidR="00124353" w:rsidRPr="00124353" w:rsidRDefault="00124353" w:rsidP="00124353">
      <w:pPr>
        <w:spacing w:after="0" w:line="480" w:lineRule="auto"/>
        <w:rPr>
          <w:rFonts w:eastAsia="Calibri" w:cstheme="minorHAnsi"/>
          <w:u w:color="000000"/>
          <w:lang w:val="en-GB"/>
        </w:rPr>
      </w:pPr>
    </w:p>
    <w:p w14:paraId="0223A47C" w14:textId="71BABC13" w:rsidR="00124353" w:rsidRPr="00124353" w:rsidRDefault="00762ACA" w:rsidP="00124353">
      <w:pPr>
        <w:spacing w:after="0" w:line="480" w:lineRule="auto"/>
        <w:rPr>
          <w:rFonts w:eastAsia="Calibri" w:cstheme="minorHAnsi"/>
          <w:u w:color="000000"/>
          <w:lang w:val="en-GB"/>
        </w:rPr>
      </w:pPr>
      <w:r>
        <w:rPr>
          <w:rFonts w:eastAsia="Calibri" w:cstheme="minorHAnsi"/>
          <w:u w:color="000000"/>
          <w:lang w:val="en-GB"/>
        </w:rPr>
        <w:t>W</w:t>
      </w:r>
      <w:r w:rsidR="00124353" w:rsidRPr="00124353">
        <w:rPr>
          <w:rFonts w:eastAsia="Calibri" w:cstheme="minorHAnsi"/>
          <w:u w:color="000000"/>
          <w:lang w:val="en-GB"/>
        </w:rPr>
        <w:t xml:space="preserve">e did not have information on </w:t>
      </w:r>
      <w:r w:rsidR="00124353" w:rsidRPr="00124353">
        <w:rPr>
          <w:rFonts w:eastAsia="Calibri" w:cstheme="minorHAnsi"/>
          <w:u w:color="000000"/>
          <w:lang w:val="en-US"/>
        </w:rPr>
        <w:t>parents history of mental illness</w:t>
      </w:r>
      <w:r w:rsidR="00124353"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7/S0033291720002408","ISSN":"0033-2917","PMID":"32686636","abstract":"Background\n    A large body of research states that cognitive impairment in schizophrenia is static. Nevertheless, most previous studies lack a control group or have small study samples or short follow-up periods. Method\n    We aimed to address these limitations by studying a large epidemiological cohort of patients with first-episode schizophrenia spectrum disorders and a comparable control sample for a 10-year period. Results\n    Our results support the generalized stability of cognitive functions in schizophrenia spectrum disorders considering the entire group. However, the existence of a subgroup of patients characterized by deteriorating cognition and worse long-term clinical outcomes must be noted. Nevertheless, it was not possible to identify concomitant factors or predictors of deterioration (all Ps &amp;gt; 0.05). Conclusions\n    Cognitive functions in schizophrenia spectrum disorder are stable; however, a subgroup of subjects that deteriorate can be characterized.","author":[{"dropping-particle":"","family":"Rodríguez-Sánchez","given":"José Manuel","non-dropping-particle":"","parse-names":false,"suffix":""},{"dropping-particle":"","family":"Setién-Suero","given":"Esther","non-dropping-particle":"","parse-names":false,"suffix":""},{"dropping-particle":"","family":"Suárez-Pinilla","given":"Paula","non-dropping-particle":"","parse-names":false,"suffix":""},{"dropping-particle":"","family":"Mayoral Van Son","given":"Jaqueline","non-dropping-particle":"","parse-names":false,"suffix":""},{"dropping-particle":"","family":"Vázquez-Bourgon","given":"Javier","non-dropping-particle":"","parse-names":false,"suffix":""},{"dropping-particle":"","family":"Gil López","given":"Patxi","non-dropping-particle":"","parse-names":false,"suffix":""},{"dropping-particle":"","family":"Crespo-Facorro","given":"Benedicto","non-dropping-particle":"","parse-names":false,"suffix":""},{"dropping-particle":"","family":"Ayesa-Arriola","given":"Rosa","non-dropping-particle":"","parse-names":false,"suffix":""}],"container-title":"Psychological Medicine","id":"ITEM-1","issue":"4","issued":{"date-parts":[["2022","3","20"]]},"page":"770-779","publisher":"Cambridge University Press","title":"Ten-year course of cognition in first-episode non-affective psychosis patients: PAFIP cohort","type":"article-journal","volume":"52"},"uris":["http://www.mendeley.com/documents/?uuid=6e9b180e-65fb-3dc5-8171-4c0eba7756c1"]}],"mendeley":{"formattedCitation":"&lt;sup&gt;6&lt;/sup&gt;","plainTextFormattedCitation":"6","previouslyFormattedCitation":"&lt;sup&gt;29&lt;/sup&gt;"},"properties":{"noteIndex":0},"schema":"https://github.com/citation-style-language/schema/raw/master/csl-citation.json"}</w:instrText>
      </w:r>
      <w:r w:rsidR="00124353"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6</w:t>
      </w:r>
      <w:r w:rsidR="00124353" w:rsidRPr="00124353">
        <w:rPr>
          <w:rFonts w:eastAsia="Calibri" w:cstheme="minorHAnsi"/>
          <w:u w:color="000000"/>
          <w:lang w:val="en-GB"/>
        </w:rPr>
        <w:fldChar w:fldCharType="end"/>
      </w:r>
      <w:r w:rsidR="00124353" w:rsidRPr="00124353">
        <w:rPr>
          <w:rFonts w:eastAsia="Calibri" w:cstheme="minorHAnsi"/>
          <w:u w:color="000000"/>
          <w:lang w:val="en-US"/>
        </w:rPr>
        <w:t>, duration of psychosis after treatment initiation</w:t>
      </w:r>
      <w:r w:rsidR="00124353"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PSYCHRES.2014.11.054","ISSN":"0165-1781","PMID":"25535007","abstract":"A substantial proportion of patients suffering from schizophrenia-spectrum disorders (SSDs) exhibit a general intellectual impairment at illness onset, but the subsequent intellectual course remains unclear. Relationships between accumulated time in psychosis and long-term intellectual functioning are largely uninvestigated, but may identify subgroups with different intellectual trajectories. Eighty-nine first-episode psychosis patients were investigated on IQ at baseline and at 10-years follow-up. Total time in psychosis was defined as two separate variables; Duration of psychosis before start of treatment (i.e. duration of untreated psychosis: DUP), and duration of psychosis after start of treatment (DAT). The sample was divided in three equal groups based on DUP and DAT, respectively. To investigate if diagnosis could separate IQ-trajectories beyond that of psychotic duration, two diagnostic categories were defined: core versus non-core SSDs. No significant change in IQ was found for the total sample. Intellectual course was not related to DUP or stringency of diagnostic category. However, a subgroup with long DAT demonstrated a significant intellectual decline, mainly associated with a weaker performance on test of immediate verbal recall/working memory (WAIS-R Digit Span). This indicates a relationship between accumulated duration of psychosis and long-term intellectual course, irrespective of diagnostic category, in a significant subgroup of patients.","author":[{"dropping-particle":"","family":"Barder","given":"Helene Eidsmo","non-dropping-particle":"","parse-names":false,"suffix":""},{"dropping-particle":"","family":"Sundet","given":"Kjetil","non-dropping-particle":"","parse-names":false,"suffix":""},{"dropping-particle":"","family":"Rund","given":"Bjørn Rishovd","non-dropping-particle":"","parse-names":false,"suffix":""},{"dropping-particle":"","family":"Evensen","given":"Julie","non-dropping-particle":"","parse-names":false,"suffix":""},{"dropping-particle":"","family":"Haahr","given":"Ulrik","non-dropping-particle":"","parse-names":false,"suffix":""},{"dropping-particle":"","family":"Velden Hegelstad","given":"Wenche","non-dropping-particle":"ten","parse-names":false,"suffix":""},{"dropping-particle":"","family":"Joa","given":"Inge","non-dropping-particle":"","parse-names":false,"suffix":""},{"dropping-particle":"","family":"Johannessen","given":"Jan Olav","non-dropping-particle":"","parse-names":false,"suffix":""},{"dropping-particle":"","family":"Langeveld","given":"Johannes","non-dropping-particle":"","parse-names":false,"suffix":""},{"dropping-particle":"","family":"Larsen","given":"Tor Ketil","non-dropping-particle":"","parse-names":false,"suffix":""},{"dropping-particle":"","family":"Melle","given":"Ingrid","non-dropping-particle":"","parse-names":false,"suffix":""},{"dropping-particle":"","family":"Opjordsmoen","given":"Stein","non-dropping-particle":"","parse-names":false,"suffix":""},{"dropping-particle":"","family":"Røssberg","given":"Jan Ivar","non-dropping-particle":"","parse-names":false,"suffix":""},{"dropping-particle":"","family":"Simonsen","given":"Erik","non-dropping-particle":"","parse-names":false,"suffix":""},{"dropping-particle":"","family":"Vaglum","given":"Per","non-dropping-particle":"","parse-names":false,"suffix":""},{"dropping-particle":"","family":"McGlashan","given":"Thomas","non-dropping-particle":"","parse-names":false,"suffix":""},{"dropping-particle":"","family":"Friis","given":"Svein","non-dropping-particle":"","parse-names":false,"suffix":""}],"container-title":"Psychiatry Research","id":"ITEM-1","issue":"3","issued":{"date-parts":[["2015","2","28"]]},"page":"515-521","publisher":"Elsevier","title":"10 year course of IQ in first-episode psychosis: Relationship between duration of psychosis and long-term intellectual trajectories","type":"article-journal","volume":"225"},"uris":["http://www.mendeley.com/documents/?uuid=814330ef-7083-3dda-ba56-419b9b3a9d88"]}],"mendeley":{"formattedCitation":"&lt;sup&gt;8&lt;/sup&gt;","plainTextFormattedCitation":"8","previouslyFormattedCitation":"&lt;sup&gt;31&lt;/sup&gt;"},"properties":{"noteIndex":0},"schema":"https://github.com/citation-style-language/schema/raw/master/csl-citation.json"}</w:instrText>
      </w:r>
      <w:r w:rsidR="00124353"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8</w:t>
      </w:r>
      <w:r w:rsidR="00124353" w:rsidRPr="00124353">
        <w:rPr>
          <w:rFonts w:eastAsia="Calibri" w:cstheme="minorHAnsi"/>
          <w:u w:color="000000"/>
          <w:lang w:val="en-GB"/>
        </w:rPr>
        <w:fldChar w:fldCharType="end"/>
      </w:r>
      <w:r w:rsidR="00124353" w:rsidRPr="00124353">
        <w:rPr>
          <w:rFonts w:eastAsia="Calibri" w:cstheme="minorHAnsi"/>
          <w:u w:color="000000"/>
          <w:lang w:val="en-GB"/>
        </w:rPr>
        <w:t xml:space="preserve">, baseline </w:t>
      </w:r>
      <w:r w:rsidR="00124353" w:rsidRPr="00124353">
        <w:rPr>
          <w:rFonts w:eastAsia="Calibri" w:cstheme="minorHAnsi"/>
          <w:u w:color="000000"/>
          <w:lang w:val="en-US"/>
        </w:rPr>
        <w:t xml:space="preserve"> neurocognition</w:t>
      </w:r>
      <w:r w:rsidR="00124353" w:rsidRPr="00124353">
        <w:rPr>
          <w:rFonts w:eastAsia="Calibri" w:cstheme="minorHAnsi"/>
          <w:u w:color="000000"/>
          <w:lang w:val="en-US"/>
        </w:rPr>
        <w:fldChar w:fldCharType="begin" w:fldLock="1"/>
      </w:r>
      <w:r w:rsidR="00BF1DA3">
        <w:rPr>
          <w:rFonts w:eastAsia="Calibri" w:cstheme="minorHAnsi"/>
          <w:u w:color="000000"/>
          <w:lang w:val="en-US"/>
        </w:rPr>
        <w:instrText>ADDIN CSL_CITATION {"citationItems":[{"id":"ITEM-1","itemData":{"DOI":"10.1016/J.SCHRES.2005.05.010","ISSN":"0920-9964","PMID":"15964177","abstract":"We previously reported relative stability in neuropsychological functions over a 4- to 5-year period after the onset of a first episode of schizophrenia, with patients demonstrating less improvement than controls on some functions [Hoff, A.L., Sakuma, M., Wieneke, M., Horon, R., Kushner, M., DeLisi, L.E., 1999. A longitudinal follow-up study of neuropsychological functioning subsequent to a first-episode of schizophrenia. American Journal of Psychiatry 156, 1336-1341.]. The current study was conducted to extend follow-up evaluations through 10 years of illness to determine whether neuropsychological functions remain stable or deteriorate over a longer time period. Twenty-one first episode patients and 8 controls were re-evaluated 10 years after an initial evaluation on neuropsychological and clinical measures. Repeated measures analyses demonstrated no differences between patients and controls in degree of change over this time period nor was change in symptoms reliably associated with improvement or deterioration in cognitive abilities. However, baseline level of cognitive functioning was correlated with the degree of change. Thus, when the baseline level of functioning was controlled for in the analyses, less or lack of improvement was seen in the patients compared with controls in verbal intellectual functioning, delayed verbal and nonverbal recall, and cognitive inhibition (Stroop Color Word Test). In no test did patients deteriorate significantly more than controls. We conclude that most first episode patients have had considerable cognitive decline by the time of their first hospitalization and that it remains relatively stable through at least 10 years of illness. Most cognitive change takes place early in this illness, prior to the first hospitalization, but its exact timing still remains unknown. © 2005 Elsevier B.V. All rights reserved.","author":[{"dropping-particle":"","family":"Hoff","given":"Anne L.","non-dropping-particle":"","parse-names":false,"suffix":""},{"dropping-particle":"","family":"Svetina","given":"Christine","non-dropping-particle":"","parse-names":false,"suffix":""},{"dropping-particle":"","family":"Shields","given":"Gail","non-dropping-particle":"","parse-names":false,"suffix":""},{"dropping-particle":"","family":"Stewart","given":"John","non-dropping-particle":"","parse-names":false,"suffix":""},{"dropping-particle":"","family":"DeLisi","given":"Lynn E.","non-dropping-particle":"","parse-names":false,"suffix":""}],"container-title":"Schizophrenia Research","id":"ITEM-1","issue":"1","issued":{"date-parts":[["2005","10","1"]]},"page":"27-34","publisher":"Elsevier","title":"Ten year longitudinal study of neuropsychological functioning subsequent to a first episode of schizophrenia","type":"article-journal","volume":"78"},"uris":["http://www.mendeley.com/documents/?uuid=cdc4c761-ed37-3a47-83e5-b76146152df7"]}],"mendeley":{"formattedCitation":"&lt;sup&gt;9&lt;/sup&gt;","plainTextFormattedCitation":"9","previouslyFormattedCitation":"&lt;sup&gt;32&lt;/sup&gt;"},"properties":{"noteIndex":0},"schema":"https://github.com/citation-style-language/schema/raw/master/csl-citation.json"}</w:instrText>
      </w:r>
      <w:r w:rsidR="00124353" w:rsidRPr="00124353">
        <w:rPr>
          <w:rFonts w:eastAsia="Calibri" w:cstheme="minorHAnsi"/>
          <w:u w:color="000000"/>
          <w:lang w:val="en-US"/>
        </w:rPr>
        <w:fldChar w:fldCharType="separate"/>
      </w:r>
      <w:r w:rsidR="00BF1DA3" w:rsidRPr="00BF1DA3">
        <w:rPr>
          <w:rFonts w:eastAsia="Calibri" w:cstheme="minorHAnsi"/>
          <w:noProof/>
          <w:u w:color="000000"/>
          <w:vertAlign w:val="superscript"/>
          <w:lang w:val="en-US"/>
        </w:rPr>
        <w:t>9</w:t>
      </w:r>
      <w:r w:rsidR="00124353" w:rsidRPr="00124353">
        <w:rPr>
          <w:rFonts w:eastAsia="Calibri" w:cstheme="minorHAnsi"/>
          <w:u w:color="000000"/>
          <w:lang w:val="en-GB"/>
        </w:rPr>
        <w:fldChar w:fldCharType="end"/>
      </w:r>
      <w:r w:rsidR="00124353" w:rsidRPr="00124353">
        <w:rPr>
          <w:rFonts w:eastAsia="Calibri" w:cstheme="minorHAnsi"/>
          <w:u w:color="000000"/>
          <w:lang w:val="en-GB"/>
        </w:rPr>
        <w:t xml:space="preserve"> and baseline IQ</w:t>
      </w:r>
      <w:r w:rsidR="00935AC2">
        <w:rPr>
          <w:rFonts w:eastAsia="Calibri" w:cstheme="minorHAnsi"/>
          <w:u w:color="000000"/>
          <w:lang w:val="en-GB"/>
        </w:rPr>
        <w:t xml:space="preserve"> (except it had to be over 70 for inclusion in the study)</w:t>
      </w:r>
      <w:r w:rsidR="00124353" w:rsidRPr="00124353">
        <w:rPr>
          <w:rFonts w:eastAsia="Calibri" w:cstheme="minorHAnsi"/>
          <w:u w:color="000000"/>
          <w:lang w:val="en-GB"/>
        </w:rPr>
        <w:t>.</w:t>
      </w:r>
      <w:r w:rsidR="00A2771C" w:rsidRPr="00A2771C">
        <w:rPr>
          <w:rFonts w:eastAsia="Calibri" w:cstheme="minorHAnsi"/>
          <w:u w:color="000000"/>
          <w:lang w:val="en-GB"/>
        </w:rPr>
        <w:t xml:space="preserve"> </w:t>
      </w:r>
      <w:r w:rsidR="00A2771C">
        <w:rPr>
          <w:rFonts w:eastAsia="Calibri" w:cstheme="minorHAnsi"/>
          <w:u w:color="000000"/>
          <w:lang w:val="en-GB"/>
        </w:rPr>
        <w:t>We also did not have information un duration of untreated illness an chose to</w:t>
      </w:r>
      <w:r w:rsidR="00124353" w:rsidRPr="00124353">
        <w:rPr>
          <w:rFonts w:eastAsia="Calibri" w:cstheme="minorHAnsi"/>
          <w:u w:color="000000"/>
          <w:lang w:val="en-GB"/>
        </w:rPr>
        <w:t xml:space="preserve"> </w:t>
      </w:r>
      <w:r w:rsidR="00A2771C">
        <w:rPr>
          <w:rFonts w:eastAsia="Calibri" w:cstheme="minorHAnsi"/>
          <w:u w:color="000000"/>
          <w:lang w:val="en-GB"/>
        </w:rPr>
        <w:t xml:space="preserve">use duration of untreated psychosis instead. </w:t>
      </w:r>
      <w:r w:rsidR="00124353" w:rsidRPr="00124353">
        <w:rPr>
          <w:rFonts w:eastAsia="Calibri" w:cstheme="minorHAnsi"/>
          <w:u w:color="000000"/>
          <w:lang w:val="en-GB"/>
        </w:rPr>
        <w:t xml:space="preserve">Because of collinearity between indexed symptom severity and the symptom remission categorical variable we only included stable remission in our analysis, and because of collinearity of premorbid academic functioning and premorbid IQ, we chose only to include premorbid academic functioning in our analysis, as we had more data on this variable. </w:t>
      </w:r>
    </w:p>
    <w:p w14:paraId="642A7ECE" w14:textId="77777777" w:rsidR="003C0E9F" w:rsidRDefault="003C0E9F" w:rsidP="00124353">
      <w:pPr>
        <w:rPr>
          <w:b/>
          <w:bCs/>
          <w:lang w:val="en-US"/>
        </w:rPr>
      </w:pPr>
    </w:p>
    <w:p w14:paraId="75492653" w14:textId="03F99C18" w:rsidR="00124353" w:rsidRPr="00124353" w:rsidRDefault="00124353" w:rsidP="00124353">
      <w:pPr>
        <w:rPr>
          <w:b/>
          <w:bCs/>
          <w:lang w:val="en-US"/>
        </w:rPr>
      </w:pPr>
      <w:r w:rsidRPr="00124353">
        <w:rPr>
          <w:b/>
          <w:bCs/>
          <w:lang w:val="en-US"/>
        </w:rPr>
        <w:t>References:</w:t>
      </w:r>
    </w:p>
    <w:p w14:paraId="2289082A" w14:textId="7E90F9CF" w:rsidR="00BF1DA3" w:rsidRPr="008A417B" w:rsidRDefault="00124353" w:rsidP="00BF1DA3">
      <w:pPr>
        <w:widowControl w:val="0"/>
        <w:autoSpaceDE w:val="0"/>
        <w:autoSpaceDN w:val="0"/>
        <w:adjustRightInd w:val="0"/>
        <w:spacing w:line="240" w:lineRule="auto"/>
        <w:ind w:left="640" w:hanging="640"/>
        <w:rPr>
          <w:rFonts w:ascii="Calibri" w:hAnsi="Calibri" w:cs="Calibri"/>
          <w:noProof/>
          <w:szCs w:val="24"/>
          <w:lang w:val="en-US"/>
        </w:rPr>
      </w:pPr>
      <w:r w:rsidRPr="00124353">
        <w:rPr>
          <w:lang w:val="en-US"/>
        </w:rPr>
        <w:fldChar w:fldCharType="begin" w:fldLock="1"/>
      </w:r>
      <w:r w:rsidRPr="00124353">
        <w:rPr>
          <w:lang w:val="en-US"/>
        </w:rPr>
        <w:instrText xml:space="preserve">ADDIN Mendeley Bibliography CSL_BIBLIOGRAPHY </w:instrText>
      </w:r>
      <w:r w:rsidRPr="00124353">
        <w:rPr>
          <w:lang w:val="en-US"/>
        </w:rPr>
        <w:fldChar w:fldCharType="separate"/>
      </w:r>
      <w:r w:rsidR="00BF1DA3" w:rsidRPr="008A417B">
        <w:rPr>
          <w:rFonts w:ascii="Calibri" w:hAnsi="Calibri" w:cs="Calibri"/>
          <w:noProof/>
          <w:szCs w:val="24"/>
          <w:lang w:val="en-US"/>
        </w:rPr>
        <w:t>1.</w:t>
      </w:r>
      <w:r w:rsidR="00BF1DA3" w:rsidRPr="008A417B">
        <w:rPr>
          <w:rFonts w:ascii="Calibri" w:hAnsi="Calibri" w:cs="Calibri"/>
          <w:noProof/>
          <w:szCs w:val="24"/>
          <w:lang w:val="en-US"/>
        </w:rPr>
        <w:tab/>
        <w:t xml:space="preserve">Meier MH, Caspi A, Reichenberg A, et al. Neuropsychological decline in schizophrenia from the premorbid to the postonset period: Evidence from a population-representative longitudinal study. </w:t>
      </w:r>
      <w:r w:rsidR="00BF1DA3" w:rsidRPr="008A417B">
        <w:rPr>
          <w:rFonts w:ascii="Calibri" w:hAnsi="Calibri" w:cs="Calibri"/>
          <w:i/>
          <w:iCs/>
          <w:noProof/>
          <w:szCs w:val="24"/>
          <w:lang w:val="en-US"/>
        </w:rPr>
        <w:t>Am J Psychiatry</w:t>
      </w:r>
      <w:r w:rsidR="00BF1DA3" w:rsidRPr="008A417B">
        <w:rPr>
          <w:rFonts w:ascii="Calibri" w:hAnsi="Calibri" w:cs="Calibri"/>
          <w:noProof/>
          <w:szCs w:val="24"/>
          <w:lang w:val="en-US"/>
        </w:rPr>
        <w:t>. 2014;171(1):91-101. doi:10.1176/APPI.AJP.2013.12111438/ASSET/IMAGES/LARGE/91F2.JPEG</w:t>
      </w:r>
    </w:p>
    <w:p w14:paraId="7E0AFEB5" w14:textId="77777777" w:rsidR="00BF1DA3" w:rsidRPr="00BF1DA3" w:rsidRDefault="00BF1DA3" w:rsidP="00BF1DA3">
      <w:pPr>
        <w:widowControl w:val="0"/>
        <w:autoSpaceDE w:val="0"/>
        <w:autoSpaceDN w:val="0"/>
        <w:adjustRightInd w:val="0"/>
        <w:spacing w:line="240" w:lineRule="auto"/>
        <w:ind w:left="640" w:hanging="640"/>
        <w:rPr>
          <w:rFonts w:ascii="Calibri" w:hAnsi="Calibri" w:cs="Calibri"/>
          <w:noProof/>
          <w:szCs w:val="24"/>
        </w:rPr>
      </w:pPr>
      <w:r w:rsidRPr="00BF1DA3">
        <w:rPr>
          <w:rFonts w:ascii="Calibri" w:hAnsi="Calibri" w:cs="Calibri"/>
          <w:noProof/>
          <w:szCs w:val="24"/>
        </w:rPr>
        <w:t>2.</w:t>
      </w:r>
      <w:r w:rsidRPr="00BF1DA3">
        <w:rPr>
          <w:rFonts w:ascii="Calibri" w:hAnsi="Calibri" w:cs="Calibri"/>
          <w:noProof/>
          <w:szCs w:val="24"/>
        </w:rPr>
        <w:tab/>
        <w:t xml:space="preserve">Bergh S, Hjorthøj C, Sørensen HJ, et al. </w:t>
      </w:r>
      <w:r w:rsidRPr="008A417B">
        <w:rPr>
          <w:rFonts w:ascii="Calibri" w:hAnsi="Calibri" w:cs="Calibri"/>
          <w:noProof/>
          <w:szCs w:val="24"/>
          <w:lang w:val="en-US"/>
        </w:rPr>
        <w:t xml:space="preserve">Predictors and longitudinal course of cognitive functioning in schizophrenia spectrum disorders, 10 years after baseline: The OPUS study. </w:t>
      </w:r>
      <w:r w:rsidRPr="00BF1DA3">
        <w:rPr>
          <w:rFonts w:ascii="Calibri" w:hAnsi="Calibri" w:cs="Calibri"/>
          <w:i/>
          <w:iCs/>
          <w:noProof/>
          <w:szCs w:val="24"/>
        </w:rPr>
        <w:t>Schizophr Res</w:t>
      </w:r>
      <w:r w:rsidRPr="00BF1DA3">
        <w:rPr>
          <w:rFonts w:ascii="Calibri" w:hAnsi="Calibri" w:cs="Calibri"/>
          <w:noProof/>
          <w:szCs w:val="24"/>
        </w:rPr>
        <w:t>. 2016;175(1-3):57-63. doi:10.1016/J.SCHRES.2016.03.025</w:t>
      </w:r>
    </w:p>
    <w:p w14:paraId="06DA6297"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BF1DA3">
        <w:rPr>
          <w:rFonts w:ascii="Calibri" w:hAnsi="Calibri" w:cs="Calibri"/>
          <w:noProof/>
          <w:szCs w:val="24"/>
        </w:rPr>
        <w:t>3.</w:t>
      </w:r>
      <w:r w:rsidRPr="00BF1DA3">
        <w:rPr>
          <w:rFonts w:ascii="Calibri" w:hAnsi="Calibri" w:cs="Calibri"/>
          <w:noProof/>
          <w:szCs w:val="24"/>
        </w:rPr>
        <w:tab/>
        <w:t xml:space="preserve">Ayesa-Arriola R, Miguel-Corredera M, De La Foz VOG, et al. </w:t>
      </w:r>
      <w:r w:rsidRPr="008A417B">
        <w:rPr>
          <w:rFonts w:ascii="Calibri" w:hAnsi="Calibri" w:cs="Calibri"/>
          <w:noProof/>
          <w:szCs w:val="24"/>
          <w:lang w:val="en-US"/>
        </w:rPr>
        <w:t xml:space="preserve">Education and long-term outcomes in first episode psychosis: 10-year follow-up study of the PAFIP cohort. </w:t>
      </w:r>
      <w:r w:rsidRPr="008A417B">
        <w:rPr>
          <w:rFonts w:ascii="Calibri" w:hAnsi="Calibri" w:cs="Calibri"/>
          <w:i/>
          <w:iCs/>
          <w:noProof/>
          <w:szCs w:val="24"/>
          <w:lang w:val="en-US"/>
        </w:rPr>
        <w:t>Psychol Med</w:t>
      </w:r>
      <w:r w:rsidRPr="008A417B">
        <w:rPr>
          <w:rFonts w:ascii="Calibri" w:hAnsi="Calibri" w:cs="Calibri"/>
          <w:noProof/>
          <w:szCs w:val="24"/>
          <w:lang w:val="en-US"/>
        </w:rPr>
        <w:t>. 2023;53(1):66-77. doi:10.1017/S0033291721001112</w:t>
      </w:r>
    </w:p>
    <w:p w14:paraId="0304DFA6"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de-DE"/>
        </w:rPr>
      </w:pPr>
      <w:r w:rsidRPr="008A417B">
        <w:rPr>
          <w:rFonts w:ascii="Calibri" w:hAnsi="Calibri" w:cs="Calibri"/>
          <w:noProof/>
          <w:szCs w:val="24"/>
          <w:lang w:val="en-US"/>
        </w:rPr>
        <w:t>4.</w:t>
      </w:r>
      <w:r w:rsidRPr="008A417B">
        <w:rPr>
          <w:rFonts w:ascii="Calibri" w:hAnsi="Calibri" w:cs="Calibri"/>
          <w:noProof/>
          <w:szCs w:val="24"/>
          <w:lang w:val="en-US"/>
        </w:rPr>
        <w:tab/>
        <w:t xml:space="preserve">Luther L, Suor JH, Rosen C, Jobe TH, Faull RN, Harrow M. Clarifying the direction of impact of negative symptoms and neurocognition on prospective work functioning in psychosis: A 20-year longitudinal study. </w:t>
      </w:r>
      <w:r w:rsidRPr="008A417B">
        <w:rPr>
          <w:rFonts w:ascii="Calibri" w:hAnsi="Calibri" w:cs="Calibri"/>
          <w:i/>
          <w:iCs/>
          <w:noProof/>
          <w:szCs w:val="24"/>
          <w:lang w:val="de-DE"/>
        </w:rPr>
        <w:t>Schizophr Res</w:t>
      </w:r>
      <w:r w:rsidRPr="008A417B">
        <w:rPr>
          <w:rFonts w:ascii="Calibri" w:hAnsi="Calibri" w:cs="Calibri"/>
          <w:noProof/>
          <w:szCs w:val="24"/>
          <w:lang w:val="de-DE"/>
        </w:rPr>
        <w:t>. 2020;220:232-239. doi:10.1016/J.SCHRES.2020.03.012</w:t>
      </w:r>
    </w:p>
    <w:p w14:paraId="6D049DE5"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8A417B">
        <w:rPr>
          <w:rFonts w:ascii="Calibri" w:hAnsi="Calibri" w:cs="Calibri"/>
          <w:noProof/>
          <w:szCs w:val="24"/>
          <w:lang w:val="de-DE"/>
        </w:rPr>
        <w:t>5.</w:t>
      </w:r>
      <w:r w:rsidRPr="008A417B">
        <w:rPr>
          <w:rFonts w:ascii="Calibri" w:hAnsi="Calibri" w:cs="Calibri"/>
          <w:noProof/>
          <w:szCs w:val="24"/>
          <w:lang w:val="de-DE"/>
        </w:rPr>
        <w:tab/>
        <w:t xml:space="preserve">Fett AKJ, Velthorst E, Reichenberg A, et al. </w:t>
      </w:r>
      <w:r w:rsidRPr="008A417B">
        <w:rPr>
          <w:rFonts w:ascii="Calibri" w:hAnsi="Calibri" w:cs="Calibri"/>
          <w:noProof/>
          <w:szCs w:val="24"/>
          <w:lang w:val="en-US"/>
        </w:rPr>
        <w:t xml:space="preserve">Long-term Changes in Cognitive Functioning in Individuals with Psychotic Disorders: Findings from the Suffolk County Mental Health Project. </w:t>
      </w:r>
      <w:r w:rsidRPr="008A417B">
        <w:rPr>
          <w:rFonts w:ascii="Calibri" w:hAnsi="Calibri" w:cs="Calibri"/>
          <w:i/>
          <w:iCs/>
          <w:noProof/>
          <w:szCs w:val="24"/>
          <w:lang w:val="en-US"/>
        </w:rPr>
        <w:t>JAMA Psychiatry</w:t>
      </w:r>
      <w:r w:rsidRPr="008A417B">
        <w:rPr>
          <w:rFonts w:ascii="Calibri" w:hAnsi="Calibri" w:cs="Calibri"/>
          <w:noProof/>
          <w:szCs w:val="24"/>
          <w:lang w:val="en-US"/>
        </w:rPr>
        <w:t>. 2020;77(4):387-396. doi:10.1001/jamapsychiatry.2019.3993</w:t>
      </w:r>
    </w:p>
    <w:p w14:paraId="652A5C0B" w14:textId="77777777" w:rsidR="00BF1DA3" w:rsidRPr="00BF1DA3" w:rsidRDefault="00BF1DA3" w:rsidP="00BF1DA3">
      <w:pPr>
        <w:widowControl w:val="0"/>
        <w:autoSpaceDE w:val="0"/>
        <w:autoSpaceDN w:val="0"/>
        <w:adjustRightInd w:val="0"/>
        <w:spacing w:line="240" w:lineRule="auto"/>
        <w:ind w:left="640" w:hanging="640"/>
        <w:rPr>
          <w:rFonts w:ascii="Calibri" w:hAnsi="Calibri" w:cs="Calibri"/>
          <w:noProof/>
          <w:szCs w:val="24"/>
        </w:rPr>
      </w:pPr>
      <w:r w:rsidRPr="008A417B">
        <w:rPr>
          <w:rFonts w:ascii="Calibri" w:hAnsi="Calibri" w:cs="Calibri"/>
          <w:noProof/>
          <w:szCs w:val="24"/>
          <w:lang w:val="en-US"/>
        </w:rPr>
        <w:t>6.</w:t>
      </w:r>
      <w:r w:rsidRPr="008A417B">
        <w:rPr>
          <w:rFonts w:ascii="Calibri" w:hAnsi="Calibri" w:cs="Calibri"/>
          <w:noProof/>
          <w:szCs w:val="24"/>
          <w:lang w:val="en-US"/>
        </w:rPr>
        <w:tab/>
        <w:t>Rodríguez-Sánchez JM, Setién-Suero E, Suárez-Pinilla P, et al. Ten-year course of cognition in first-</w:t>
      </w:r>
      <w:r w:rsidRPr="008A417B">
        <w:rPr>
          <w:rFonts w:ascii="Calibri" w:hAnsi="Calibri" w:cs="Calibri"/>
          <w:noProof/>
          <w:szCs w:val="24"/>
          <w:lang w:val="en-US"/>
        </w:rPr>
        <w:lastRenderedPageBreak/>
        <w:t xml:space="preserve">episode non-affective psychosis patients: PAFIP cohort. </w:t>
      </w:r>
      <w:r w:rsidRPr="00BF1DA3">
        <w:rPr>
          <w:rFonts w:ascii="Calibri" w:hAnsi="Calibri" w:cs="Calibri"/>
          <w:i/>
          <w:iCs/>
          <w:noProof/>
          <w:szCs w:val="24"/>
        </w:rPr>
        <w:t>Psychol Med</w:t>
      </w:r>
      <w:r w:rsidRPr="00BF1DA3">
        <w:rPr>
          <w:rFonts w:ascii="Calibri" w:hAnsi="Calibri" w:cs="Calibri"/>
          <w:noProof/>
          <w:szCs w:val="24"/>
        </w:rPr>
        <w:t>. 2022;52(4):770-779. doi:10.1017/S0033291720002408</w:t>
      </w:r>
    </w:p>
    <w:p w14:paraId="2519FA86"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BF1DA3">
        <w:rPr>
          <w:rFonts w:ascii="Calibri" w:hAnsi="Calibri" w:cs="Calibri"/>
          <w:noProof/>
          <w:szCs w:val="24"/>
        </w:rPr>
        <w:t>7.</w:t>
      </w:r>
      <w:r w:rsidRPr="00BF1DA3">
        <w:rPr>
          <w:rFonts w:ascii="Calibri" w:hAnsi="Calibri" w:cs="Calibri"/>
          <w:noProof/>
          <w:szCs w:val="24"/>
        </w:rPr>
        <w:tab/>
        <w:t xml:space="preserve">Rund BR, Barder HE, Evensen J, et al. </w:t>
      </w:r>
      <w:r w:rsidRPr="008A417B">
        <w:rPr>
          <w:rFonts w:ascii="Calibri" w:hAnsi="Calibri" w:cs="Calibri"/>
          <w:noProof/>
          <w:szCs w:val="24"/>
          <w:lang w:val="en-US"/>
        </w:rPr>
        <w:t xml:space="preserve">Neurocognition and Duration of Psychosis: A 10-year Follow-up of First-Episode Patients. </w:t>
      </w:r>
      <w:r w:rsidRPr="008A417B">
        <w:rPr>
          <w:rFonts w:ascii="Calibri" w:hAnsi="Calibri" w:cs="Calibri"/>
          <w:i/>
          <w:iCs/>
          <w:noProof/>
          <w:szCs w:val="24"/>
          <w:lang w:val="en-US"/>
        </w:rPr>
        <w:t>Schizophr Bull</w:t>
      </w:r>
      <w:r w:rsidRPr="008A417B">
        <w:rPr>
          <w:rFonts w:ascii="Calibri" w:hAnsi="Calibri" w:cs="Calibri"/>
          <w:noProof/>
          <w:szCs w:val="24"/>
          <w:lang w:val="en-US"/>
        </w:rPr>
        <w:t>. 2016;42(1):87-95. doi:10.1093/SCHBUL/SBV083</w:t>
      </w:r>
    </w:p>
    <w:p w14:paraId="70ACA910"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8A417B">
        <w:rPr>
          <w:rFonts w:ascii="Calibri" w:hAnsi="Calibri" w:cs="Calibri"/>
          <w:noProof/>
          <w:szCs w:val="24"/>
          <w:lang w:val="en-US"/>
        </w:rPr>
        <w:t>8.</w:t>
      </w:r>
      <w:r w:rsidRPr="008A417B">
        <w:rPr>
          <w:rFonts w:ascii="Calibri" w:hAnsi="Calibri" w:cs="Calibri"/>
          <w:noProof/>
          <w:szCs w:val="24"/>
          <w:lang w:val="en-US"/>
        </w:rPr>
        <w:tab/>
        <w:t xml:space="preserve">Barder HE, Sundet K, Rund BR, et al. 10 year course of IQ in first-episode psychosis: Relationship between duration of psychosis and long-term intellectual trajectories. </w:t>
      </w:r>
      <w:r w:rsidRPr="008A417B">
        <w:rPr>
          <w:rFonts w:ascii="Calibri" w:hAnsi="Calibri" w:cs="Calibri"/>
          <w:i/>
          <w:iCs/>
          <w:noProof/>
          <w:szCs w:val="24"/>
          <w:lang w:val="en-US"/>
        </w:rPr>
        <w:t>Psychiatry Res</w:t>
      </w:r>
      <w:r w:rsidRPr="008A417B">
        <w:rPr>
          <w:rFonts w:ascii="Calibri" w:hAnsi="Calibri" w:cs="Calibri"/>
          <w:noProof/>
          <w:szCs w:val="24"/>
          <w:lang w:val="en-US"/>
        </w:rPr>
        <w:t>. 2015;225(3):515-521. doi:10.1016/J.PSYCHRES.2014.11.054</w:t>
      </w:r>
    </w:p>
    <w:p w14:paraId="2ADEC878"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8A417B">
        <w:rPr>
          <w:rFonts w:ascii="Calibri" w:hAnsi="Calibri" w:cs="Calibri"/>
          <w:noProof/>
          <w:szCs w:val="24"/>
          <w:lang w:val="en-US"/>
        </w:rPr>
        <w:t>9.</w:t>
      </w:r>
      <w:r w:rsidRPr="008A417B">
        <w:rPr>
          <w:rFonts w:ascii="Calibri" w:hAnsi="Calibri" w:cs="Calibri"/>
          <w:noProof/>
          <w:szCs w:val="24"/>
          <w:lang w:val="en-US"/>
        </w:rPr>
        <w:tab/>
        <w:t xml:space="preserve">Hoff AL, Svetina C, Shields G, Stewart J, DeLisi LE. Ten year longitudinal study of neuropsychological functioning subsequent to a first episode of schizophrenia. </w:t>
      </w:r>
      <w:r w:rsidRPr="008A417B">
        <w:rPr>
          <w:rFonts w:ascii="Calibri" w:hAnsi="Calibri" w:cs="Calibri"/>
          <w:i/>
          <w:iCs/>
          <w:noProof/>
          <w:szCs w:val="24"/>
          <w:lang w:val="en-US"/>
        </w:rPr>
        <w:t>Schizophr Res</w:t>
      </w:r>
      <w:r w:rsidRPr="008A417B">
        <w:rPr>
          <w:rFonts w:ascii="Calibri" w:hAnsi="Calibri" w:cs="Calibri"/>
          <w:noProof/>
          <w:szCs w:val="24"/>
          <w:lang w:val="en-US"/>
        </w:rPr>
        <w:t>. 2005;78(1):27-34. doi:10.1016/J.SCHRES.2005.05.010</w:t>
      </w:r>
    </w:p>
    <w:p w14:paraId="3FBD6E99"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8A417B">
        <w:rPr>
          <w:rFonts w:ascii="Calibri" w:hAnsi="Calibri" w:cs="Calibri"/>
          <w:noProof/>
          <w:szCs w:val="24"/>
          <w:lang w:val="en-US"/>
        </w:rPr>
        <w:t>10.</w:t>
      </w:r>
      <w:r w:rsidRPr="008A417B">
        <w:rPr>
          <w:rFonts w:ascii="Calibri" w:hAnsi="Calibri" w:cs="Calibri"/>
          <w:noProof/>
          <w:szCs w:val="24"/>
          <w:lang w:val="en-US"/>
        </w:rPr>
        <w:tab/>
        <w:t xml:space="preserve">Murillo-García N, Ortíz-García de la Foz V, Miguel-Corredera M, et al. Intelligence quotient changes over 10 years: Diversity of cognitive profiles in first episode of psychosis and healthy controls. </w:t>
      </w:r>
      <w:r w:rsidRPr="008A417B">
        <w:rPr>
          <w:rFonts w:ascii="Calibri" w:hAnsi="Calibri" w:cs="Calibri"/>
          <w:i/>
          <w:iCs/>
          <w:noProof/>
          <w:szCs w:val="24"/>
          <w:lang w:val="en-US"/>
        </w:rPr>
        <w:t>Schizophr Res</w:t>
      </w:r>
      <w:r w:rsidRPr="008A417B">
        <w:rPr>
          <w:rFonts w:ascii="Calibri" w:hAnsi="Calibri" w:cs="Calibri"/>
          <w:noProof/>
          <w:szCs w:val="24"/>
          <w:lang w:val="en-US"/>
        </w:rPr>
        <w:t>. 2023;254:163-172. doi:10.1016/J.SCHRES.2023.02.025</w:t>
      </w:r>
    </w:p>
    <w:p w14:paraId="6148B69A"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8A417B">
        <w:rPr>
          <w:rFonts w:ascii="Calibri" w:hAnsi="Calibri" w:cs="Calibri"/>
          <w:noProof/>
          <w:szCs w:val="24"/>
          <w:lang w:val="en-US"/>
        </w:rPr>
        <w:t>11.</w:t>
      </w:r>
      <w:r w:rsidRPr="008A417B">
        <w:rPr>
          <w:rFonts w:ascii="Calibri" w:hAnsi="Calibri" w:cs="Calibri"/>
          <w:noProof/>
          <w:szCs w:val="24"/>
          <w:lang w:val="en-US"/>
        </w:rPr>
        <w:tab/>
        <w:t xml:space="preserve">Jonas K, Lian W, Callahan J, et al. The Course of General Cognitive Ability in Individuals With Psychotic Disorders. </w:t>
      </w:r>
      <w:r w:rsidRPr="008A417B">
        <w:rPr>
          <w:rFonts w:ascii="Calibri" w:hAnsi="Calibri" w:cs="Calibri"/>
          <w:i/>
          <w:iCs/>
          <w:noProof/>
          <w:szCs w:val="24"/>
          <w:lang w:val="en-US"/>
        </w:rPr>
        <w:t>JAMA Psychiatry</w:t>
      </w:r>
      <w:r w:rsidRPr="008A417B">
        <w:rPr>
          <w:rFonts w:ascii="Calibri" w:hAnsi="Calibri" w:cs="Calibri"/>
          <w:noProof/>
          <w:szCs w:val="24"/>
          <w:lang w:val="en-US"/>
        </w:rPr>
        <w:t>. 2022;79(7):659-666. doi:10.1001/JAMAPSYCHIATRY.2022.1142</w:t>
      </w:r>
    </w:p>
    <w:p w14:paraId="3D9215AD"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de-DE"/>
        </w:rPr>
      </w:pPr>
      <w:r w:rsidRPr="008A417B">
        <w:rPr>
          <w:rFonts w:ascii="Calibri" w:hAnsi="Calibri" w:cs="Calibri"/>
          <w:noProof/>
          <w:szCs w:val="24"/>
          <w:lang w:val="en-US"/>
        </w:rPr>
        <w:t>12.</w:t>
      </w:r>
      <w:r w:rsidRPr="008A417B">
        <w:rPr>
          <w:rFonts w:ascii="Calibri" w:hAnsi="Calibri" w:cs="Calibri"/>
          <w:noProof/>
          <w:szCs w:val="24"/>
          <w:lang w:val="en-US"/>
        </w:rPr>
        <w:tab/>
        <w:t xml:space="preserve">van Winkel R, Myin-Germeys I, Delespaul P, Peuskens J, De Hert M, van Os J. Premorbid IQ as a predictor for the course of IQ in first onset patients with schizophrenia: A 10-year follow-up study. </w:t>
      </w:r>
      <w:r w:rsidRPr="008A417B">
        <w:rPr>
          <w:rFonts w:ascii="Calibri" w:hAnsi="Calibri" w:cs="Calibri"/>
          <w:i/>
          <w:iCs/>
          <w:noProof/>
          <w:szCs w:val="24"/>
          <w:lang w:val="de-DE"/>
        </w:rPr>
        <w:t>Schizophr Res</w:t>
      </w:r>
      <w:r w:rsidRPr="008A417B">
        <w:rPr>
          <w:rFonts w:ascii="Calibri" w:hAnsi="Calibri" w:cs="Calibri"/>
          <w:noProof/>
          <w:szCs w:val="24"/>
          <w:lang w:val="de-DE"/>
        </w:rPr>
        <w:t>. 2006;88(1-3):47-54. doi:10.1016/J.SCHRES.2006.06.033</w:t>
      </w:r>
    </w:p>
    <w:p w14:paraId="28565E9F" w14:textId="77777777" w:rsidR="00BF1DA3" w:rsidRPr="008A417B" w:rsidRDefault="00BF1DA3" w:rsidP="00BF1DA3">
      <w:pPr>
        <w:widowControl w:val="0"/>
        <w:autoSpaceDE w:val="0"/>
        <w:autoSpaceDN w:val="0"/>
        <w:adjustRightInd w:val="0"/>
        <w:spacing w:line="240" w:lineRule="auto"/>
        <w:ind w:left="640" w:hanging="640"/>
        <w:rPr>
          <w:rFonts w:ascii="Calibri" w:hAnsi="Calibri" w:cs="Calibri"/>
          <w:noProof/>
          <w:szCs w:val="24"/>
          <w:lang w:val="en-US"/>
        </w:rPr>
      </w:pPr>
      <w:r w:rsidRPr="008A417B">
        <w:rPr>
          <w:rFonts w:ascii="Calibri" w:hAnsi="Calibri" w:cs="Calibri"/>
          <w:noProof/>
          <w:szCs w:val="24"/>
          <w:lang w:val="de-DE"/>
        </w:rPr>
        <w:t>13.</w:t>
      </w:r>
      <w:r w:rsidRPr="008A417B">
        <w:rPr>
          <w:rFonts w:ascii="Calibri" w:hAnsi="Calibri" w:cs="Calibri"/>
          <w:noProof/>
          <w:szCs w:val="24"/>
          <w:lang w:val="de-DE"/>
        </w:rPr>
        <w:tab/>
        <w:t xml:space="preserve">Weibell MA, Johannessen JO, Auestad B, et al. </w:t>
      </w:r>
      <w:r w:rsidRPr="008A417B">
        <w:rPr>
          <w:rFonts w:ascii="Calibri" w:hAnsi="Calibri" w:cs="Calibri"/>
          <w:noProof/>
          <w:szCs w:val="24"/>
          <w:lang w:val="en-US"/>
        </w:rPr>
        <w:t xml:space="preserve">Early Substance Use Cessation Improves Cognition-10 Years Outcome in First-Episode Psychosis Patients. </w:t>
      </w:r>
      <w:r w:rsidRPr="008A417B">
        <w:rPr>
          <w:rFonts w:ascii="Calibri" w:hAnsi="Calibri" w:cs="Calibri"/>
          <w:i/>
          <w:iCs/>
          <w:noProof/>
          <w:szCs w:val="24"/>
          <w:lang w:val="en-US"/>
        </w:rPr>
        <w:t>Front psychiatry</w:t>
      </w:r>
      <w:r w:rsidRPr="008A417B">
        <w:rPr>
          <w:rFonts w:ascii="Calibri" w:hAnsi="Calibri" w:cs="Calibri"/>
          <w:noProof/>
          <w:szCs w:val="24"/>
          <w:lang w:val="en-US"/>
        </w:rPr>
        <w:t>. 2019;10(JULY). doi:10.3389/FPSYT.2019.00495</w:t>
      </w:r>
    </w:p>
    <w:p w14:paraId="1478CC43" w14:textId="77777777" w:rsidR="00BF1DA3" w:rsidRPr="00BF1DA3" w:rsidRDefault="00BF1DA3" w:rsidP="00BF1DA3">
      <w:pPr>
        <w:widowControl w:val="0"/>
        <w:autoSpaceDE w:val="0"/>
        <w:autoSpaceDN w:val="0"/>
        <w:adjustRightInd w:val="0"/>
        <w:spacing w:line="240" w:lineRule="auto"/>
        <w:ind w:left="640" w:hanging="640"/>
        <w:rPr>
          <w:rFonts w:ascii="Calibri" w:hAnsi="Calibri" w:cs="Calibri"/>
          <w:noProof/>
        </w:rPr>
      </w:pPr>
      <w:r w:rsidRPr="008A417B">
        <w:rPr>
          <w:rFonts w:ascii="Calibri" w:hAnsi="Calibri" w:cs="Calibri"/>
          <w:noProof/>
          <w:szCs w:val="24"/>
          <w:lang w:val="en-US"/>
        </w:rPr>
        <w:t>14.</w:t>
      </w:r>
      <w:r w:rsidRPr="008A417B">
        <w:rPr>
          <w:rFonts w:ascii="Calibri" w:hAnsi="Calibri" w:cs="Calibri"/>
          <w:noProof/>
          <w:szCs w:val="24"/>
          <w:lang w:val="en-US"/>
        </w:rPr>
        <w:tab/>
        <w:t xml:space="preserve">Zanelli J, Mollon J, Sandin S, et al. Cognitive Change in Schizophrenia and Other Psychoses in the Decade Following the First Episode. </w:t>
      </w:r>
      <w:r w:rsidRPr="00BF1DA3">
        <w:rPr>
          <w:rFonts w:ascii="Calibri" w:hAnsi="Calibri" w:cs="Calibri"/>
          <w:i/>
          <w:iCs/>
          <w:noProof/>
          <w:szCs w:val="24"/>
        </w:rPr>
        <w:t>Am J Psychiatry</w:t>
      </w:r>
      <w:r w:rsidRPr="00BF1DA3">
        <w:rPr>
          <w:rFonts w:ascii="Calibri" w:hAnsi="Calibri" w:cs="Calibri"/>
          <w:noProof/>
          <w:szCs w:val="24"/>
        </w:rPr>
        <w:t>. 2019;176(10):811-819. doi:10.1176/APPI.AJP.2019.18091088</w:t>
      </w:r>
    </w:p>
    <w:p w14:paraId="1D8A9D49" w14:textId="1C54133F" w:rsidR="00A7525A" w:rsidRDefault="00124353" w:rsidP="00124353">
      <w:pPr>
        <w:rPr>
          <w:lang w:val="en-US"/>
        </w:rPr>
      </w:pPr>
      <w:r w:rsidRPr="00124353">
        <w:rPr>
          <w:lang w:val="en-US"/>
        </w:rPr>
        <w:fldChar w:fldCharType="end"/>
      </w:r>
    </w:p>
    <w:p w14:paraId="60730A89" w14:textId="386821E1" w:rsidR="00117B0E" w:rsidRDefault="00117B0E" w:rsidP="00124353">
      <w:pPr>
        <w:rPr>
          <w:lang w:val="en-US"/>
        </w:rPr>
      </w:pPr>
    </w:p>
    <w:p w14:paraId="0DE89519" w14:textId="2EACAA30" w:rsidR="00117B0E" w:rsidRDefault="00117B0E" w:rsidP="00124353">
      <w:pPr>
        <w:rPr>
          <w:lang w:val="en-US"/>
        </w:rPr>
      </w:pPr>
    </w:p>
    <w:p w14:paraId="3109BF91" w14:textId="5E06E621" w:rsidR="00117B0E" w:rsidRDefault="00117B0E" w:rsidP="00124353">
      <w:pPr>
        <w:rPr>
          <w:lang w:val="en-US"/>
        </w:rPr>
      </w:pPr>
    </w:p>
    <w:p w14:paraId="49B772A1" w14:textId="1DB560E2" w:rsidR="00117B0E" w:rsidRDefault="00117B0E" w:rsidP="00124353">
      <w:pPr>
        <w:rPr>
          <w:lang w:val="en-US"/>
        </w:rPr>
      </w:pPr>
    </w:p>
    <w:p w14:paraId="2A9F67EA" w14:textId="3C5CADFA" w:rsidR="00117B0E" w:rsidRDefault="00117B0E" w:rsidP="00124353"/>
    <w:sectPr w:rsidR="00117B0E">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BC70F2"/>
    <w:multiLevelType w:val="hybridMultilevel"/>
    <w:tmpl w:val="19A2CDA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0468373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353"/>
    <w:rsid w:val="00117B0E"/>
    <w:rsid w:val="00124353"/>
    <w:rsid w:val="002C5CD8"/>
    <w:rsid w:val="002F40AD"/>
    <w:rsid w:val="003C0E9F"/>
    <w:rsid w:val="003F3D4D"/>
    <w:rsid w:val="00762ACA"/>
    <w:rsid w:val="00875965"/>
    <w:rsid w:val="008A417B"/>
    <w:rsid w:val="00923DFB"/>
    <w:rsid w:val="00935AC2"/>
    <w:rsid w:val="00A2771C"/>
    <w:rsid w:val="00A7525A"/>
    <w:rsid w:val="00B57A69"/>
    <w:rsid w:val="00BF1DA3"/>
    <w:rsid w:val="00DA4C5C"/>
    <w:rsid w:val="00E20B2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AA894"/>
  <w15:chartTrackingRefBased/>
  <w15:docId w15:val="{D94D1CAB-AD6D-41BB-A70F-2DB4DA59E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39"/>
    <w:rsid w:val="00124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E20B22"/>
    <w:rPr>
      <w:sz w:val="16"/>
      <w:szCs w:val="16"/>
    </w:rPr>
  </w:style>
  <w:style w:type="paragraph" w:styleId="Kommentartekst">
    <w:name w:val="annotation text"/>
    <w:basedOn w:val="Normal"/>
    <w:link w:val="KommentartekstTegn"/>
    <w:uiPriority w:val="99"/>
    <w:semiHidden/>
    <w:unhideWhenUsed/>
    <w:rsid w:val="00E20B22"/>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E20B22"/>
    <w:rPr>
      <w:sz w:val="20"/>
      <w:szCs w:val="20"/>
    </w:rPr>
  </w:style>
  <w:style w:type="paragraph" w:styleId="Kommentaremne">
    <w:name w:val="annotation subject"/>
    <w:basedOn w:val="Kommentartekst"/>
    <w:next w:val="Kommentartekst"/>
    <w:link w:val="KommentaremneTegn"/>
    <w:uiPriority w:val="99"/>
    <w:semiHidden/>
    <w:unhideWhenUsed/>
    <w:rsid w:val="00E20B22"/>
    <w:rPr>
      <w:b/>
      <w:bCs/>
    </w:rPr>
  </w:style>
  <w:style w:type="character" w:customStyle="1" w:styleId="KommentaremneTegn">
    <w:name w:val="Kommentaremne Tegn"/>
    <w:basedOn w:val="KommentartekstTegn"/>
    <w:link w:val="Kommentaremne"/>
    <w:uiPriority w:val="99"/>
    <w:semiHidden/>
    <w:rsid w:val="00E20B22"/>
    <w:rPr>
      <w:b/>
      <w:bCs/>
      <w:sz w:val="20"/>
      <w:szCs w:val="20"/>
    </w:rPr>
  </w:style>
  <w:style w:type="paragraph" w:styleId="Korrektur">
    <w:name w:val="Revision"/>
    <w:hidden/>
    <w:uiPriority w:val="99"/>
    <w:semiHidden/>
    <w:rsid w:val="00762A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49BC8-9B93-4992-B381-BDD8B5A37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22363</Words>
  <Characters>136421</Characters>
  <Application>Microsoft Office Word</Application>
  <DocSecurity>0</DocSecurity>
  <Lines>1136</Lines>
  <Paragraphs>316</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15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Starzer</dc:creator>
  <cp:keywords/>
  <dc:description/>
  <cp:lastModifiedBy>Marie Starzer</cp:lastModifiedBy>
  <cp:revision>4</cp:revision>
  <dcterms:created xsi:type="dcterms:W3CDTF">2023-10-26T10:30:00Z</dcterms:created>
  <dcterms:modified xsi:type="dcterms:W3CDTF">2023-11-2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dbcff2-1945-30a5-b809-2eb8187d59b3</vt:lpwstr>
  </property>
  <property fmtid="{D5CDD505-2E9C-101B-9397-08002B2CF9AE}" pid="4" name="Mendeley Citation Style_1">
    <vt:lpwstr>http://www.zotero.org/styles/american-medical-association</vt:lpwstr>
  </property>
</Properties>
</file>